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26E7D8" w14:textId="6FB82AA0" w:rsidR="00DE42D3" w:rsidRPr="00706C4E" w:rsidRDefault="00DE42D3" w:rsidP="00AC1A9D">
      <w:pPr>
        <w:spacing w:line="480" w:lineRule="auto"/>
        <w:rPr>
          <w:rFonts w:ascii="Calibri" w:hAnsi="Calibri" w:cs="Calibri"/>
          <w:b/>
          <w:sz w:val="24"/>
          <w:szCs w:val="24"/>
        </w:rPr>
      </w:pPr>
      <w:bookmarkStart w:id="0" w:name="_GoBack"/>
      <w:bookmarkEnd w:id="0"/>
      <w:r w:rsidRPr="00706C4E">
        <w:rPr>
          <w:rFonts w:ascii="Calibri" w:hAnsi="Calibri" w:cs="Calibri"/>
          <w:b/>
          <w:sz w:val="24"/>
          <w:szCs w:val="24"/>
        </w:rPr>
        <w:t>Supplemental Tables</w:t>
      </w:r>
    </w:p>
    <w:p w14:paraId="64C8C007" w14:textId="50CCE875" w:rsidR="00AC1A9D" w:rsidRPr="00706C4E" w:rsidRDefault="00DE42D3" w:rsidP="00AC1A9D">
      <w:pPr>
        <w:spacing w:line="480" w:lineRule="auto"/>
        <w:rPr>
          <w:rFonts w:ascii="Calibri" w:hAnsi="Calibri" w:cs="Calibri"/>
          <w:b/>
          <w:sz w:val="24"/>
          <w:szCs w:val="24"/>
        </w:rPr>
      </w:pPr>
      <w:r w:rsidRPr="00706C4E">
        <w:rPr>
          <w:rFonts w:ascii="Calibri" w:hAnsi="Calibri" w:cs="Calibri"/>
          <w:b/>
          <w:sz w:val="24"/>
          <w:szCs w:val="24"/>
        </w:rPr>
        <w:t>Supplemental Table 1</w:t>
      </w:r>
      <w:r w:rsidR="00FE066C" w:rsidRPr="00706C4E">
        <w:rPr>
          <w:rFonts w:ascii="Calibri" w:hAnsi="Calibri" w:cs="Calibri"/>
          <w:b/>
          <w:sz w:val="24"/>
          <w:szCs w:val="24"/>
        </w:rPr>
        <w:t xml:space="preserve"> </w:t>
      </w:r>
      <w:r w:rsidR="00664ECE" w:rsidRPr="00706C4E">
        <w:rPr>
          <w:rFonts w:ascii="Calibri" w:hAnsi="Calibri" w:cs="Calibri"/>
          <w:b/>
          <w:sz w:val="24"/>
          <w:szCs w:val="24"/>
        </w:rPr>
        <w:t>(</w:t>
      </w:r>
      <w:r w:rsidR="004B14DA" w:rsidRPr="00706C4E">
        <w:rPr>
          <w:rFonts w:ascii="Calibri" w:hAnsi="Calibri" w:cs="Calibri"/>
          <w:b/>
          <w:sz w:val="24"/>
          <w:szCs w:val="24"/>
        </w:rPr>
        <w:t>Table S1</w:t>
      </w:r>
      <w:r w:rsidR="00FE066C" w:rsidRPr="00706C4E">
        <w:rPr>
          <w:rFonts w:ascii="Calibri" w:hAnsi="Calibri" w:cs="Calibri"/>
          <w:b/>
          <w:sz w:val="24"/>
          <w:szCs w:val="24"/>
        </w:rPr>
        <w:t>): D</w:t>
      </w:r>
      <w:r w:rsidR="002048FF" w:rsidRPr="00706C4E">
        <w:rPr>
          <w:rFonts w:ascii="Calibri" w:hAnsi="Calibri" w:cs="Calibri"/>
          <w:b/>
          <w:sz w:val="24"/>
          <w:szCs w:val="24"/>
        </w:rPr>
        <w:t>isease categories and target</w:t>
      </w:r>
      <w:r w:rsidRPr="00706C4E">
        <w:rPr>
          <w:rFonts w:ascii="Calibri" w:hAnsi="Calibri" w:cs="Calibri"/>
          <w:b/>
          <w:sz w:val="24"/>
          <w:szCs w:val="24"/>
        </w:rPr>
        <w:t xml:space="preserve"> genes in the NGS panel. </w:t>
      </w:r>
    </w:p>
    <w:tbl>
      <w:tblPr>
        <w:tblStyle w:val="a3"/>
        <w:tblW w:w="0" w:type="auto"/>
        <w:tblLook w:val="04A0" w:firstRow="1" w:lastRow="0" w:firstColumn="1" w:lastColumn="0" w:noHBand="0" w:noVBand="1"/>
      </w:tblPr>
      <w:tblGrid>
        <w:gridCol w:w="1668"/>
        <w:gridCol w:w="8996"/>
      </w:tblGrid>
      <w:tr w:rsidR="00DE42D3" w:rsidRPr="00706C4E" w14:paraId="53B105EA" w14:textId="77777777" w:rsidTr="007937B8">
        <w:tc>
          <w:tcPr>
            <w:tcW w:w="1668" w:type="dxa"/>
          </w:tcPr>
          <w:p w14:paraId="2AA33C7A" w14:textId="77777777" w:rsidR="00DE42D3" w:rsidRPr="00706C4E" w:rsidRDefault="00DE42D3" w:rsidP="007937B8">
            <w:pPr>
              <w:rPr>
                <w:rFonts w:ascii="Calibri" w:hAnsi="Calibri" w:cs="Calibri"/>
                <w:b/>
                <w:sz w:val="24"/>
                <w:szCs w:val="24"/>
              </w:rPr>
            </w:pPr>
            <w:r w:rsidRPr="00706C4E">
              <w:rPr>
                <w:rFonts w:ascii="Calibri" w:hAnsi="Calibri" w:cs="Calibri"/>
                <w:b/>
                <w:sz w:val="24"/>
                <w:szCs w:val="24"/>
              </w:rPr>
              <w:t>Disease</w:t>
            </w:r>
          </w:p>
        </w:tc>
        <w:tc>
          <w:tcPr>
            <w:tcW w:w="8996" w:type="dxa"/>
          </w:tcPr>
          <w:p w14:paraId="5353DF79" w14:textId="5FFEBFC5" w:rsidR="00DE42D3" w:rsidRPr="00706C4E" w:rsidRDefault="002048FF" w:rsidP="007937B8">
            <w:pPr>
              <w:rPr>
                <w:rFonts w:ascii="Calibri" w:hAnsi="Calibri" w:cs="Calibri"/>
                <w:b/>
                <w:sz w:val="24"/>
                <w:szCs w:val="24"/>
              </w:rPr>
            </w:pPr>
            <w:r w:rsidRPr="00706C4E">
              <w:rPr>
                <w:rFonts w:ascii="Calibri" w:hAnsi="Calibri" w:cs="Calibri"/>
                <w:b/>
                <w:sz w:val="24"/>
                <w:szCs w:val="24"/>
              </w:rPr>
              <w:t>Target</w:t>
            </w:r>
            <w:r w:rsidR="00DE42D3" w:rsidRPr="00706C4E">
              <w:rPr>
                <w:rFonts w:ascii="Calibri" w:hAnsi="Calibri" w:cs="Calibri"/>
                <w:b/>
                <w:sz w:val="24"/>
                <w:szCs w:val="24"/>
              </w:rPr>
              <w:t xml:space="preserve"> gene</w:t>
            </w:r>
            <w:r w:rsidRPr="00706C4E">
              <w:rPr>
                <w:rFonts w:ascii="Calibri" w:hAnsi="Calibri" w:cs="Calibri"/>
                <w:b/>
                <w:sz w:val="24"/>
                <w:szCs w:val="24"/>
              </w:rPr>
              <w:t>s</w:t>
            </w:r>
          </w:p>
        </w:tc>
      </w:tr>
      <w:tr w:rsidR="00DE42D3" w:rsidRPr="00706C4E" w14:paraId="0B2758DA" w14:textId="77777777" w:rsidTr="007937B8">
        <w:tc>
          <w:tcPr>
            <w:tcW w:w="1668" w:type="dxa"/>
          </w:tcPr>
          <w:p w14:paraId="493CBD7F" w14:textId="77777777" w:rsidR="00DE42D3" w:rsidRPr="00706C4E" w:rsidRDefault="00DE42D3" w:rsidP="007937B8">
            <w:pPr>
              <w:rPr>
                <w:rFonts w:ascii="Calibri" w:hAnsi="Calibri" w:cs="Calibri"/>
                <w:sz w:val="24"/>
                <w:szCs w:val="24"/>
              </w:rPr>
            </w:pPr>
            <w:r w:rsidRPr="00706C4E">
              <w:rPr>
                <w:rFonts w:ascii="Calibri" w:hAnsi="Calibri" w:cs="Calibri"/>
                <w:sz w:val="24"/>
                <w:szCs w:val="24"/>
              </w:rPr>
              <w:t>ADPKD</w:t>
            </w:r>
          </w:p>
        </w:tc>
        <w:tc>
          <w:tcPr>
            <w:tcW w:w="8996" w:type="dxa"/>
          </w:tcPr>
          <w:p w14:paraId="3A3E82A9" w14:textId="77777777" w:rsidR="00DE42D3" w:rsidRPr="00706C4E" w:rsidRDefault="00DE42D3" w:rsidP="007937B8">
            <w:pPr>
              <w:rPr>
                <w:rFonts w:ascii="Calibri" w:hAnsi="Calibri" w:cs="Calibri"/>
                <w:sz w:val="24"/>
                <w:szCs w:val="24"/>
              </w:rPr>
            </w:pPr>
            <w:r w:rsidRPr="00706C4E">
              <w:rPr>
                <w:rFonts w:ascii="Calibri" w:hAnsi="Calibri" w:cs="Calibri"/>
                <w:i/>
                <w:iCs/>
                <w:sz w:val="24"/>
                <w:szCs w:val="24"/>
              </w:rPr>
              <w:t>PKD1, PKD2</w:t>
            </w:r>
          </w:p>
        </w:tc>
      </w:tr>
      <w:tr w:rsidR="00DE42D3" w:rsidRPr="00706C4E" w14:paraId="43D0F8EA" w14:textId="77777777" w:rsidTr="007937B8">
        <w:tc>
          <w:tcPr>
            <w:tcW w:w="1668" w:type="dxa"/>
          </w:tcPr>
          <w:p w14:paraId="7F88534C" w14:textId="77777777" w:rsidR="00DE42D3" w:rsidRPr="00706C4E" w:rsidRDefault="00DE42D3" w:rsidP="007937B8">
            <w:pPr>
              <w:rPr>
                <w:rFonts w:ascii="Calibri" w:hAnsi="Calibri" w:cs="Calibri"/>
                <w:sz w:val="24"/>
                <w:szCs w:val="24"/>
              </w:rPr>
            </w:pPr>
            <w:r w:rsidRPr="00706C4E">
              <w:rPr>
                <w:rFonts w:ascii="Calibri" w:hAnsi="Calibri" w:cs="Calibri"/>
                <w:sz w:val="24"/>
                <w:szCs w:val="24"/>
              </w:rPr>
              <w:t>ARPKD</w:t>
            </w:r>
          </w:p>
        </w:tc>
        <w:tc>
          <w:tcPr>
            <w:tcW w:w="8996" w:type="dxa"/>
          </w:tcPr>
          <w:p w14:paraId="2BF07BFA" w14:textId="77777777" w:rsidR="00DE42D3" w:rsidRPr="00706C4E" w:rsidRDefault="00DE42D3" w:rsidP="007937B8">
            <w:pPr>
              <w:rPr>
                <w:rFonts w:ascii="Calibri" w:hAnsi="Calibri" w:cs="Calibri"/>
                <w:sz w:val="24"/>
                <w:szCs w:val="24"/>
              </w:rPr>
            </w:pPr>
            <w:r w:rsidRPr="00706C4E">
              <w:rPr>
                <w:rFonts w:ascii="Calibri" w:hAnsi="Calibri" w:cs="Calibri"/>
                <w:i/>
                <w:iCs/>
                <w:sz w:val="24"/>
                <w:szCs w:val="24"/>
              </w:rPr>
              <w:t>PKHD1</w:t>
            </w:r>
          </w:p>
        </w:tc>
      </w:tr>
      <w:tr w:rsidR="00DE42D3" w:rsidRPr="00706C4E" w14:paraId="6C750FA6" w14:textId="77777777" w:rsidTr="007937B8">
        <w:tc>
          <w:tcPr>
            <w:tcW w:w="1668" w:type="dxa"/>
          </w:tcPr>
          <w:p w14:paraId="42EA13B5" w14:textId="77777777" w:rsidR="00DE42D3" w:rsidRPr="00706C4E" w:rsidRDefault="00DE42D3" w:rsidP="007937B8">
            <w:pPr>
              <w:rPr>
                <w:rFonts w:ascii="Calibri" w:hAnsi="Calibri" w:cs="Calibri"/>
                <w:sz w:val="24"/>
                <w:szCs w:val="24"/>
              </w:rPr>
            </w:pPr>
            <w:r w:rsidRPr="00706C4E">
              <w:rPr>
                <w:rFonts w:ascii="Calibri" w:hAnsi="Calibri" w:cs="Calibri"/>
                <w:sz w:val="24"/>
                <w:szCs w:val="24"/>
              </w:rPr>
              <w:t>NPHP</w:t>
            </w:r>
          </w:p>
        </w:tc>
        <w:tc>
          <w:tcPr>
            <w:tcW w:w="8996" w:type="dxa"/>
          </w:tcPr>
          <w:p w14:paraId="2902D368" w14:textId="77777777" w:rsidR="00DE42D3" w:rsidRPr="00706C4E" w:rsidRDefault="00DE42D3" w:rsidP="007937B8">
            <w:pPr>
              <w:rPr>
                <w:rFonts w:ascii="Calibri" w:hAnsi="Calibri" w:cs="Calibri"/>
                <w:sz w:val="24"/>
                <w:szCs w:val="24"/>
              </w:rPr>
            </w:pPr>
            <w:r w:rsidRPr="00706C4E">
              <w:rPr>
                <w:rFonts w:ascii="Calibri" w:hAnsi="Calibri" w:cs="Calibri"/>
                <w:i/>
                <w:iCs/>
                <w:sz w:val="24"/>
                <w:szCs w:val="24"/>
              </w:rPr>
              <w:t>NPHP1, INVS, NPHP3, NPHP4, IQCB1, CEP290, GLIS2, RPGRIP1L, NEK8, SDCCAG8, TMEM67, TTC21B, WDR19, ZNF423, CEP164, ANKS6, IFT172, CEP83, DCDC2, XPNPEP3, SLC41A1</w:t>
            </w:r>
          </w:p>
        </w:tc>
      </w:tr>
      <w:tr w:rsidR="00DE42D3" w:rsidRPr="00706C4E" w14:paraId="5479A1B8" w14:textId="77777777" w:rsidTr="007937B8">
        <w:tc>
          <w:tcPr>
            <w:tcW w:w="1668" w:type="dxa"/>
          </w:tcPr>
          <w:p w14:paraId="61E64F76" w14:textId="77777777" w:rsidR="00DE42D3" w:rsidRPr="00706C4E" w:rsidRDefault="00DE42D3" w:rsidP="007937B8">
            <w:pPr>
              <w:rPr>
                <w:rFonts w:ascii="Calibri" w:hAnsi="Calibri" w:cs="Calibri"/>
                <w:sz w:val="24"/>
                <w:szCs w:val="24"/>
              </w:rPr>
            </w:pPr>
            <w:r w:rsidRPr="00706C4E">
              <w:rPr>
                <w:rFonts w:ascii="Calibri" w:hAnsi="Calibri" w:cs="Calibri"/>
                <w:sz w:val="24"/>
                <w:szCs w:val="24"/>
              </w:rPr>
              <w:t>JBS</w:t>
            </w:r>
          </w:p>
        </w:tc>
        <w:tc>
          <w:tcPr>
            <w:tcW w:w="8996" w:type="dxa"/>
          </w:tcPr>
          <w:p w14:paraId="5B833AF5" w14:textId="7F51655C" w:rsidR="00DE42D3" w:rsidRPr="00706C4E" w:rsidRDefault="00DE42D3" w:rsidP="007937B8">
            <w:pPr>
              <w:rPr>
                <w:rFonts w:ascii="Calibri" w:hAnsi="Calibri" w:cs="Calibri"/>
                <w:sz w:val="24"/>
                <w:szCs w:val="24"/>
              </w:rPr>
            </w:pPr>
            <w:r w:rsidRPr="00706C4E">
              <w:rPr>
                <w:rFonts w:ascii="Calibri" w:hAnsi="Calibri" w:cs="Calibri"/>
                <w:i/>
                <w:iCs/>
                <w:sz w:val="24"/>
                <w:szCs w:val="24"/>
              </w:rPr>
              <w:t>NPHP1, CEP290, RPGRIP1L, TMEM67, TTC21B, ZNF423, CEP164, IFT172, INPP5E, TMEM216, AH</w:t>
            </w:r>
            <w:r w:rsidR="0063374B" w:rsidRPr="00706C4E">
              <w:rPr>
                <w:rFonts w:ascii="Calibri" w:hAnsi="Calibri" w:cs="Calibri"/>
                <w:i/>
                <w:iCs/>
                <w:sz w:val="24"/>
                <w:szCs w:val="24"/>
              </w:rPr>
              <w:t>I</w:t>
            </w:r>
            <w:r w:rsidRPr="00706C4E">
              <w:rPr>
                <w:rFonts w:ascii="Calibri" w:hAnsi="Calibri" w:cs="Calibri"/>
                <w:i/>
                <w:iCs/>
                <w:sz w:val="24"/>
                <w:szCs w:val="24"/>
              </w:rPr>
              <w:t>1, ARL13B, CC2D2A, OFD1, KIF7, TCTN1, TMEM237, CEP41, TMEM138, C5orf42, TCTN3, TMEM231, CSPP1, PDE6D, MKS1, TCTN2, B9D1</w:t>
            </w:r>
          </w:p>
        </w:tc>
      </w:tr>
      <w:tr w:rsidR="00DE42D3" w:rsidRPr="00706C4E" w14:paraId="2A5576C7" w14:textId="77777777" w:rsidTr="007937B8">
        <w:tc>
          <w:tcPr>
            <w:tcW w:w="1668" w:type="dxa"/>
          </w:tcPr>
          <w:p w14:paraId="593DEC14" w14:textId="77777777" w:rsidR="00DE42D3" w:rsidRPr="00706C4E" w:rsidRDefault="00DE42D3" w:rsidP="007937B8">
            <w:pPr>
              <w:rPr>
                <w:rFonts w:ascii="Calibri" w:hAnsi="Calibri" w:cs="Calibri"/>
                <w:sz w:val="24"/>
                <w:szCs w:val="24"/>
              </w:rPr>
            </w:pPr>
            <w:r w:rsidRPr="00706C4E">
              <w:rPr>
                <w:rFonts w:ascii="Calibri" w:hAnsi="Calibri" w:cs="Calibri"/>
                <w:sz w:val="24"/>
                <w:szCs w:val="24"/>
              </w:rPr>
              <w:t>MKS</w:t>
            </w:r>
          </w:p>
        </w:tc>
        <w:tc>
          <w:tcPr>
            <w:tcW w:w="8996" w:type="dxa"/>
          </w:tcPr>
          <w:p w14:paraId="3796AC1C" w14:textId="77777777" w:rsidR="00DE42D3" w:rsidRPr="00706C4E" w:rsidRDefault="00DE42D3" w:rsidP="007937B8">
            <w:pPr>
              <w:rPr>
                <w:rFonts w:ascii="Calibri" w:hAnsi="Calibri" w:cs="Calibri"/>
                <w:sz w:val="24"/>
                <w:szCs w:val="24"/>
              </w:rPr>
            </w:pPr>
            <w:r w:rsidRPr="00706C4E">
              <w:rPr>
                <w:rFonts w:ascii="Calibri" w:hAnsi="Calibri" w:cs="Calibri"/>
                <w:i/>
                <w:iCs/>
                <w:sz w:val="24"/>
                <w:szCs w:val="24"/>
              </w:rPr>
              <w:t>NPHP3, CEP290, RPGRIP1L, TMEM67, TMEM216, CC2D2A, TMEM231, MKS1, TCTN2, B9D1, B9D2</w:t>
            </w:r>
          </w:p>
        </w:tc>
      </w:tr>
      <w:tr w:rsidR="00DE42D3" w:rsidRPr="00706C4E" w14:paraId="44042D06" w14:textId="77777777" w:rsidTr="007937B8">
        <w:tc>
          <w:tcPr>
            <w:tcW w:w="1668" w:type="dxa"/>
          </w:tcPr>
          <w:p w14:paraId="2BBA8A82" w14:textId="77777777" w:rsidR="00DE42D3" w:rsidRPr="00706C4E" w:rsidRDefault="00DE42D3" w:rsidP="007937B8">
            <w:pPr>
              <w:rPr>
                <w:rFonts w:ascii="Calibri" w:hAnsi="Calibri" w:cs="Calibri"/>
                <w:sz w:val="24"/>
                <w:szCs w:val="24"/>
              </w:rPr>
            </w:pPr>
            <w:r w:rsidRPr="00706C4E">
              <w:rPr>
                <w:rFonts w:ascii="Calibri" w:hAnsi="Calibri" w:cs="Calibri"/>
                <w:sz w:val="24"/>
                <w:szCs w:val="24"/>
              </w:rPr>
              <w:t>SLS</w:t>
            </w:r>
          </w:p>
        </w:tc>
        <w:tc>
          <w:tcPr>
            <w:tcW w:w="8996" w:type="dxa"/>
          </w:tcPr>
          <w:p w14:paraId="2E606B61" w14:textId="77777777" w:rsidR="00DE42D3" w:rsidRPr="00706C4E" w:rsidRDefault="00DE42D3" w:rsidP="007937B8">
            <w:pPr>
              <w:rPr>
                <w:rFonts w:ascii="Calibri" w:hAnsi="Calibri" w:cs="Calibri"/>
                <w:sz w:val="24"/>
                <w:szCs w:val="24"/>
              </w:rPr>
            </w:pPr>
            <w:r w:rsidRPr="00706C4E">
              <w:rPr>
                <w:rFonts w:ascii="Calibri" w:hAnsi="Calibri" w:cs="Calibri"/>
                <w:i/>
                <w:iCs/>
                <w:sz w:val="24"/>
                <w:szCs w:val="24"/>
              </w:rPr>
              <w:t>NPHP1, INVS, NPHP3, NPHP4, IQCB1, CEP290, GLIS2, SDCCAG8, WDR19, CEP164</w:t>
            </w:r>
          </w:p>
        </w:tc>
      </w:tr>
      <w:tr w:rsidR="00DE42D3" w:rsidRPr="00706C4E" w14:paraId="459A1D03" w14:textId="77777777" w:rsidTr="007937B8">
        <w:tc>
          <w:tcPr>
            <w:tcW w:w="1668" w:type="dxa"/>
          </w:tcPr>
          <w:p w14:paraId="6F400F47" w14:textId="77777777" w:rsidR="00DE42D3" w:rsidRPr="00706C4E" w:rsidRDefault="00DE42D3" w:rsidP="007937B8">
            <w:pPr>
              <w:rPr>
                <w:rFonts w:ascii="Calibri" w:hAnsi="Calibri" w:cs="Calibri"/>
                <w:sz w:val="24"/>
                <w:szCs w:val="24"/>
              </w:rPr>
            </w:pPr>
            <w:r w:rsidRPr="00706C4E">
              <w:rPr>
                <w:rFonts w:ascii="Calibri" w:hAnsi="Calibri" w:cs="Calibri"/>
                <w:sz w:val="24"/>
                <w:szCs w:val="24"/>
              </w:rPr>
              <w:t>BBS</w:t>
            </w:r>
          </w:p>
        </w:tc>
        <w:tc>
          <w:tcPr>
            <w:tcW w:w="8996" w:type="dxa"/>
          </w:tcPr>
          <w:p w14:paraId="0796F74E" w14:textId="77777777" w:rsidR="00DE42D3" w:rsidRPr="00706C4E" w:rsidRDefault="00DE42D3" w:rsidP="007937B8">
            <w:pPr>
              <w:rPr>
                <w:rFonts w:ascii="Calibri" w:hAnsi="Calibri" w:cs="Calibri"/>
                <w:sz w:val="24"/>
                <w:szCs w:val="24"/>
              </w:rPr>
            </w:pPr>
            <w:r w:rsidRPr="00706C4E">
              <w:rPr>
                <w:rFonts w:ascii="Calibri" w:hAnsi="Calibri" w:cs="Calibri"/>
                <w:i/>
                <w:iCs/>
                <w:sz w:val="24"/>
                <w:szCs w:val="24"/>
              </w:rPr>
              <w:t>CEP290, SDCCAG8, TMEM67, TTC21B, WDR19, IFT172, MKS1, BBS1, BBS2, ARL6, BBS4, BBS5, MKKS, BBS7, TTC8, BBS9, BBS10, TRIM32, BBS12, WDPCP, BBIP1, IFT27, CCDC28B</w:t>
            </w:r>
          </w:p>
        </w:tc>
      </w:tr>
      <w:tr w:rsidR="00DE42D3" w:rsidRPr="00706C4E" w14:paraId="708AD0CB" w14:textId="77777777" w:rsidTr="007937B8">
        <w:tc>
          <w:tcPr>
            <w:tcW w:w="1668" w:type="dxa"/>
          </w:tcPr>
          <w:p w14:paraId="4457E657" w14:textId="77777777" w:rsidR="00DE42D3" w:rsidRPr="00706C4E" w:rsidRDefault="00DE42D3" w:rsidP="007937B8">
            <w:pPr>
              <w:rPr>
                <w:rFonts w:ascii="Calibri" w:hAnsi="Calibri" w:cs="Calibri"/>
                <w:sz w:val="24"/>
                <w:szCs w:val="24"/>
              </w:rPr>
            </w:pPr>
            <w:r w:rsidRPr="00706C4E">
              <w:rPr>
                <w:rFonts w:ascii="Calibri" w:hAnsi="Calibri" w:cs="Calibri"/>
                <w:sz w:val="24"/>
                <w:szCs w:val="24"/>
              </w:rPr>
              <w:t>IFT</w:t>
            </w:r>
          </w:p>
        </w:tc>
        <w:tc>
          <w:tcPr>
            <w:tcW w:w="8996" w:type="dxa"/>
          </w:tcPr>
          <w:p w14:paraId="7B2C60CF" w14:textId="77777777" w:rsidR="00DE42D3" w:rsidRPr="00706C4E" w:rsidRDefault="00DE42D3" w:rsidP="007937B8">
            <w:pPr>
              <w:rPr>
                <w:rFonts w:ascii="Calibri" w:hAnsi="Calibri" w:cs="Calibri"/>
                <w:sz w:val="24"/>
                <w:szCs w:val="24"/>
              </w:rPr>
            </w:pPr>
            <w:r w:rsidRPr="00706C4E">
              <w:rPr>
                <w:rFonts w:ascii="Calibri" w:hAnsi="Calibri" w:cs="Calibri"/>
                <w:i/>
                <w:iCs/>
                <w:sz w:val="24"/>
                <w:szCs w:val="24"/>
                <w:lang w:val="da-DK"/>
              </w:rPr>
              <w:t>TTC21B, WDR19, IFT172, WDR35, IFT122, IFT140, IFT43</w:t>
            </w:r>
          </w:p>
        </w:tc>
      </w:tr>
      <w:tr w:rsidR="00DE42D3" w:rsidRPr="00706C4E" w14:paraId="6909E6B8" w14:textId="77777777" w:rsidTr="007937B8">
        <w:tc>
          <w:tcPr>
            <w:tcW w:w="1668" w:type="dxa"/>
          </w:tcPr>
          <w:p w14:paraId="1878F5A8" w14:textId="77777777" w:rsidR="00DE42D3" w:rsidRPr="00706C4E" w:rsidRDefault="00DE42D3" w:rsidP="007937B8">
            <w:pPr>
              <w:rPr>
                <w:rFonts w:ascii="Calibri" w:hAnsi="Calibri" w:cs="Calibri"/>
                <w:sz w:val="24"/>
                <w:szCs w:val="24"/>
              </w:rPr>
            </w:pPr>
            <w:r w:rsidRPr="00706C4E">
              <w:rPr>
                <w:rFonts w:ascii="Calibri" w:hAnsi="Calibri" w:cs="Calibri"/>
                <w:sz w:val="24"/>
                <w:szCs w:val="24"/>
              </w:rPr>
              <w:t>ADTKD</w:t>
            </w:r>
          </w:p>
        </w:tc>
        <w:tc>
          <w:tcPr>
            <w:tcW w:w="8996" w:type="dxa"/>
          </w:tcPr>
          <w:p w14:paraId="7374F5E2" w14:textId="77777777" w:rsidR="00DE42D3" w:rsidRPr="00706C4E" w:rsidRDefault="00DE42D3" w:rsidP="007937B8">
            <w:pPr>
              <w:rPr>
                <w:rFonts w:ascii="Calibri" w:hAnsi="Calibri" w:cs="Calibri"/>
                <w:sz w:val="24"/>
                <w:szCs w:val="24"/>
              </w:rPr>
            </w:pPr>
            <w:r w:rsidRPr="00706C4E">
              <w:rPr>
                <w:rFonts w:ascii="Calibri" w:hAnsi="Calibri" w:cs="Calibri"/>
                <w:i/>
                <w:iCs/>
                <w:sz w:val="24"/>
                <w:szCs w:val="24"/>
              </w:rPr>
              <w:t>MUC1, UMOD, HNF1B</w:t>
            </w:r>
          </w:p>
        </w:tc>
      </w:tr>
      <w:tr w:rsidR="00DE42D3" w:rsidRPr="00706C4E" w14:paraId="722D5FFA" w14:textId="77777777" w:rsidTr="007937B8">
        <w:tc>
          <w:tcPr>
            <w:tcW w:w="1668" w:type="dxa"/>
          </w:tcPr>
          <w:p w14:paraId="3BE5185B" w14:textId="77777777" w:rsidR="00DE42D3" w:rsidRPr="00706C4E" w:rsidRDefault="00DE42D3" w:rsidP="007937B8">
            <w:pPr>
              <w:rPr>
                <w:rFonts w:ascii="Calibri" w:hAnsi="Calibri" w:cs="Calibri"/>
                <w:sz w:val="24"/>
                <w:szCs w:val="24"/>
              </w:rPr>
            </w:pPr>
            <w:r w:rsidRPr="00706C4E">
              <w:rPr>
                <w:rFonts w:ascii="Calibri" w:hAnsi="Calibri" w:cs="Calibri"/>
                <w:sz w:val="24"/>
                <w:szCs w:val="24"/>
              </w:rPr>
              <w:t>Other</w:t>
            </w:r>
          </w:p>
        </w:tc>
        <w:tc>
          <w:tcPr>
            <w:tcW w:w="8996" w:type="dxa"/>
          </w:tcPr>
          <w:p w14:paraId="5EE42A08" w14:textId="77777777" w:rsidR="00DE42D3" w:rsidRPr="00706C4E" w:rsidRDefault="00DE42D3" w:rsidP="007937B8">
            <w:pPr>
              <w:rPr>
                <w:rFonts w:ascii="Calibri" w:hAnsi="Calibri" w:cs="Calibri"/>
                <w:sz w:val="24"/>
                <w:szCs w:val="24"/>
              </w:rPr>
            </w:pPr>
            <w:r w:rsidRPr="00706C4E">
              <w:rPr>
                <w:rFonts w:ascii="Calibri" w:hAnsi="Calibri" w:cs="Calibri"/>
                <w:i/>
                <w:iCs/>
                <w:sz w:val="24"/>
                <w:szCs w:val="24"/>
              </w:rPr>
              <w:t>ASS1, NOTCH2</w:t>
            </w:r>
          </w:p>
        </w:tc>
      </w:tr>
    </w:tbl>
    <w:p w14:paraId="7BF76337" w14:textId="6A913003" w:rsidR="007937B8" w:rsidRPr="00706C4E" w:rsidRDefault="00793A9F" w:rsidP="00DE42D3">
      <w:pPr>
        <w:rPr>
          <w:rFonts w:ascii="Calibri" w:hAnsi="Calibri" w:cs="Calibri"/>
          <w:sz w:val="24"/>
          <w:szCs w:val="24"/>
        </w:rPr>
      </w:pPr>
      <w:r w:rsidRPr="00706C4E">
        <w:rPr>
          <w:rFonts w:ascii="Calibri" w:hAnsi="Calibri" w:cs="Calibri"/>
          <w:sz w:val="24"/>
          <w:szCs w:val="24"/>
        </w:rPr>
        <w:t>ADPKD, autosomal-dominant polycystic kidney disease; ADTKD, autosomal-dominant tubulointerstitial kidney disease; ARPKD, autosomal-recessive polycystic kidney disease; BBS, Bardet-Biedl syndrome; IFT, intraflagellar transport; JBS, Joubert syndrome; MKS, Meckel syndrome; NPHP, nephronophthisis; SLS, Senior-Løken syndrome.</w:t>
      </w:r>
    </w:p>
    <w:p w14:paraId="10A6B7B7" w14:textId="77777777" w:rsidR="00BD0B4B" w:rsidRPr="00706C4E" w:rsidRDefault="00BD0B4B" w:rsidP="00D22AFF">
      <w:pPr>
        <w:spacing w:line="480" w:lineRule="auto"/>
        <w:rPr>
          <w:rFonts w:ascii="Calibri" w:hAnsi="Calibri" w:cs="Calibri"/>
          <w:b/>
          <w:sz w:val="24"/>
          <w:szCs w:val="24"/>
        </w:rPr>
      </w:pPr>
      <w:r w:rsidRPr="00706C4E">
        <w:rPr>
          <w:rFonts w:ascii="Calibri" w:hAnsi="Calibri" w:cs="Calibri"/>
          <w:b/>
          <w:sz w:val="24"/>
          <w:szCs w:val="24"/>
        </w:rPr>
        <w:br w:type="page"/>
      </w:r>
    </w:p>
    <w:p w14:paraId="30A76035" w14:textId="4B0FDEA7" w:rsidR="00DE42D3" w:rsidRPr="00706C4E" w:rsidRDefault="00DE42D3" w:rsidP="00D22AFF">
      <w:pPr>
        <w:spacing w:line="480" w:lineRule="auto"/>
        <w:rPr>
          <w:rFonts w:ascii="Calibri" w:eastAsia="ＭＳ Ｐゴシック" w:hAnsi="Calibri" w:cs="Calibri"/>
          <w:b/>
          <w:color w:val="000000" w:themeColor="text1"/>
          <w:sz w:val="24"/>
          <w:szCs w:val="24"/>
        </w:rPr>
      </w:pPr>
      <w:r w:rsidRPr="00706C4E">
        <w:rPr>
          <w:rFonts w:ascii="Calibri" w:hAnsi="Calibri" w:cs="Calibri"/>
          <w:b/>
          <w:sz w:val="24"/>
          <w:szCs w:val="24"/>
        </w:rPr>
        <w:lastRenderedPageBreak/>
        <w:t>Supplemental Table 2</w:t>
      </w:r>
      <w:r w:rsidR="00BC32A4" w:rsidRPr="00706C4E">
        <w:rPr>
          <w:rFonts w:ascii="Calibri" w:hAnsi="Calibri" w:cs="Calibri"/>
          <w:b/>
          <w:sz w:val="24"/>
          <w:szCs w:val="24"/>
        </w:rPr>
        <w:t xml:space="preserve"> (</w:t>
      </w:r>
      <w:r w:rsidR="004B14DA" w:rsidRPr="00706C4E">
        <w:rPr>
          <w:rFonts w:ascii="Calibri" w:hAnsi="Calibri" w:cs="Calibri"/>
          <w:b/>
          <w:sz w:val="24"/>
          <w:szCs w:val="24"/>
        </w:rPr>
        <w:t>Table S2</w:t>
      </w:r>
      <w:r w:rsidR="00BC32A4" w:rsidRPr="00706C4E">
        <w:rPr>
          <w:rFonts w:ascii="Calibri" w:hAnsi="Calibri" w:cs="Calibri"/>
          <w:b/>
          <w:sz w:val="24"/>
          <w:szCs w:val="24"/>
        </w:rPr>
        <w:t xml:space="preserve">): </w:t>
      </w:r>
      <w:r w:rsidRPr="00706C4E">
        <w:rPr>
          <w:rFonts w:ascii="Calibri" w:eastAsia="ＭＳ Ｐゴシック" w:hAnsi="Calibri" w:cs="Calibri"/>
          <w:b/>
          <w:color w:val="000000" w:themeColor="text1"/>
          <w:sz w:val="24"/>
          <w:szCs w:val="24"/>
        </w:rPr>
        <w:t xml:space="preserve">Coverage of </w:t>
      </w:r>
      <w:r w:rsidR="002048FF" w:rsidRPr="00706C4E">
        <w:rPr>
          <w:rFonts w:ascii="Calibri" w:eastAsia="ＭＳ Ｐゴシック" w:hAnsi="Calibri" w:cs="Calibri"/>
          <w:b/>
          <w:color w:val="000000" w:themeColor="text1"/>
          <w:sz w:val="24"/>
          <w:szCs w:val="24"/>
        </w:rPr>
        <w:t xml:space="preserve">the </w:t>
      </w:r>
      <w:r w:rsidRPr="00706C4E">
        <w:rPr>
          <w:rFonts w:ascii="Calibri" w:eastAsia="ＭＳ Ｐゴシック" w:hAnsi="Calibri" w:cs="Calibri"/>
          <w:b/>
          <w:i/>
          <w:color w:val="000000" w:themeColor="text1"/>
          <w:sz w:val="24"/>
          <w:szCs w:val="24"/>
        </w:rPr>
        <w:t>PKD1</w:t>
      </w:r>
      <w:r w:rsidRPr="00706C4E">
        <w:rPr>
          <w:rFonts w:ascii="Calibri" w:eastAsia="ＭＳ Ｐゴシック" w:hAnsi="Calibri" w:cs="Calibri"/>
          <w:b/>
          <w:color w:val="000000" w:themeColor="text1"/>
          <w:sz w:val="24"/>
          <w:szCs w:val="24"/>
        </w:rPr>
        <w:t xml:space="preserve"> and </w:t>
      </w:r>
      <w:r w:rsidRPr="00706C4E">
        <w:rPr>
          <w:rFonts w:ascii="Calibri" w:eastAsia="ＭＳ Ｐゴシック" w:hAnsi="Calibri" w:cs="Calibri"/>
          <w:b/>
          <w:i/>
          <w:color w:val="000000" w:themeColor="text1"/>
          <w:sz w:val="24"/>
          <w:szCs w:val="24"/>
        </w:rPr>
        <w:t>PKD2</w:t>
      </w:r>
      <w:r w:rsidRPr="00706C4E">
        <w:rPr>
          <w:rFonts w:ascii="Calibri" w:eastAsia="ＭＳ Ｐゴシック" w:hAnsi="Calibri" w:cs="Calibri"/>
          <w:b/>
          <w:color w:val="000000" w:themeColor="text1"/>
          <w:sz w:val="24"/>
          <w:szCs w:val="24"/>
        </w:rPr>
        <w:t xml:space="preserve"> gene</w:t>
      </w:r>
      <w:r w:rsidR="002048FF" w:rsidRPr="00706C4E">
        <w:rPr>
          <w:rFonts w:ascii="Calibri" w:eastAsia="ＭＳ Ｐゴシック" w:hAnsi="Calibri" w:cs="Calibri"/>
          <w:b/>
          <w:color w:val="000000" w:themeColor="text1"/>
          <w:sz w:val="24"/>
          <w:szCs w:val="24"/>
        </w:rPr>
        <w:t>s</w:t>
      </w:r>
      <w:r w:rsidR="00C74BB6" w:rsidRPr="00706C4E">
        <w:rPr>
          <w:rFonts w:ascii="Calibri" w:eastAsia="ＭＳ Ｐゴシック" w:hAnsi="Calibri" w:cs="Calibri"/>
          <w:b/>
          <w:color w:val="000000" w:themeColor="text1"/>
          <w:sz w:val="24"/>
          <w:szCs w:val="24"/>
        </w:rPr>
        <w:t>.</w:t>
      </w:r>
    </w:p>
    <w:tbl>
      <w:tblPr>
        <w:tblW w:w="10158" w:type="dxa"/>
        <w:tblCellMar>
          <w:left w:w="99" w:type="dxa"/>
          <w:right w:w="99" w:type="dxa"/>
        </w:tblCellMar>
        <w:tblLook w:val="04A0" w:firstRow="1" w:lastRow="0" w:firstColumn="1" w:lastColumn="0" w:noHBand="0" w:noVBand="1"/>
      </w:tblPr>
      <w:tblGrid>
        <w:gridCol w:w="3672"/>
        <w:gridCol w:w="1326"/>
        <w:gridCol w:w="3113"/>
        <w:gridCol w:w="2047"/>
      </w:tblGrid>
      <w:tr w:rsidR="00DE42D3" w:rsidRPr="00706C4E" w14:paraId="67F15AC6" w14:textId="77777777" w:rsidTr="007937B8">
        <w:trPr>
          <w:trHeight w:val="360"/>
        </w:trPr>
        <w:tc>
          <w:tcPr>
            <w:tcW w:w="3672" w:type="dxa"/>
            <w:tcBorders>
              <w:top w:val="single" w:sz="4" w:space="0" w:color="auto"/>
              <w:left w:val="nil"/>
              <w:bottom w:val="single" w:sz="4" w:space="0" w:color="auto"/>
              <w:right w:val="nil"/>
            </w:tcBorders>
            <w:shd w:val="clear" w:color="auto" w:fill="auto"/>
            <w:noWrap/>
            <w:vAlign w:val="bottom"/>
            <w:hideMark/>
          </w:tcPr>
          <w:p w14:paraId="202290CC" w14:textId="77777777" w:rsidR="00DE42D3" w:rsidRPr="00706C4E" w:rsidRDefault="00DE42D3" w:rsidP="007937B8">
            <w:pPr>
              <w:rPr>
                <w:rFonts w:ascii="Calibri" w:eastAsia="ＭＳ Ｐゴシック" w:hAnsi="Calibri" w:cs="Calibri"/>
                <w:b/>
                <w:color w:val="000000" w:themeColor="text1"/>
                <w:kern w:val="0"/>
                <w:sz w:val="24"/>
                <w:szCs w:val="24"/>
              </w:rPr>
            </w:pPr>
            <w:bookmarkStart w:id="1" w:name="RANGE!A1:D12"/>
            <w:r w:rsidRPr="00706C4E">
              <w:rPr>
                <w:rFonts w:ascii="Calibri" w:eastAsia="ＭＳ Ｐゴシック" w:hAnsi="Calibri" w:cs="Calibri"/>
                <w:b/>
                <w:color w:val="000000" w:themeColor="text1"/>
                <w:kern w:val="0"/>
                <w:sz w:val="24"/>
                <w:szCs w:val="24"/>
              </w:rPr>
              <w:t xml:space="preserve">　</w:t>
            </w:r>
            <w:bookmarkEnd w:id="1"/>
          </w:p>
        </w:tc>
        <w:tc>
          <w:tcPr>
            <w:tcW w:w="1326" w:type="dxa"/>
            <w:tcBorders>
              <w:top w:val="single" w:sz="4" w:space="0" w:color="auto"/>
              <w:left w:val="nil"/>
              <w:bottom w:val="single" w:sz="4" w:space="0" w:color="auto"/>
              <w:right w:val="nil"/>
            </w:tcBorders>
            <w:shd w:val="clear" w:color="auto" w:fill="auto"/>
            <w:noWrap/>
            <w:vAlign w:val="bottom"/>
            <w:hideMark/>
          </w:tcPr>
          <w:p w14:paraId="691996C8" w14:textId="77777777" w:rsidR="00DE42D3" w:rsidRPr="00706C4E" w:rsidRDefault="00DE42D3" w:rsidP="007937B8">
            <w:pPr>
              <w:jc w:val="center"/>
              <w:rPr>
                <w:rFonts w:ascii="Calibri" w:eastAsia="ＭＳ Ｐゴシック" w:hAnsi="Calibri" w:cs="Calibri"/>
                <w:b/>
                <w:color w:val="000000" w:themeColor="text1"/>
                <w:kern w:val="0"/>
                <w:sz w:val="24"/>
                <w:szCs w:val="24"/>
              </w:rPr>
            </w:pPr>
            <w:r w:rsidRPr="00706C4E">
              <w:rPr>
                <w:rFonts w:ascii="Calibri" w:eastAsia="ＭＳ Ｐゴシック" w:hAnsi="Calibri" w:cs="Calibri"/>
                <w:b/>
                <w:color w:val="000000" w:themeColor="text1"/>
                <w:kern w:val="0"/>
                <w:sz w:val="24"/>
                <w:szCs w:val="24"/>
              </w:rPr>
              <w:t>Average</w:t>
            </w:r>
          </w:p>
        </w:tc>
        <w:tc>
          <w:tcPr>
            <w:tcW w:w="3113" w:type="dxa"/>
            <w:tcBorders>
              <w:top w:val="single" w:sz="4" w:space="0" w:color="auto"/>
              <w:left w:val="nil"/>
              <w:bottom w:val="single" w:sz="4" w:space="0" w:color="auto"/>
              <w:right w:val="nil"/>
            </w:tcBorders>
            <w:shd w:val="clear" w:color="auto" w:fill="auto"/>
            <w:noWrap/>
            <w:vAlign w:val="bottom"/>
            <w:hideMark/>
          </w:tcPr>
          <w:p w14:paraId="15BA6B19" w14:textId="77777777" w:rsidR="00DE42D3" w:rsidRPr="00706C4E" w:rsidRDefault="00DE42D3" w:rsidP="007937B8">
            <w:pPr>
              <w:jc w:val="center"/>
              <w:rPr>
                <w:rFonts w:ascii="Calibri" w:eastAsia="ＭＳ Ｐゴシック" w:hAnsi="Calibri" w:cs="Calibri"/>
                <w:b/>
                <w:color w:val="000000" w:themeColor="text1"/>
                <w:kern w:val="0"/>
                <w:sz w:val="24"/>
                <w:szCs w:val="24"/>
              </w:rPr>
            </w:pPr>
            <w:r w:rsidRPr="00706C4E">
              <w:rPr>
                <w:rFonts w:ascii="Calibri" w:eastAsia="ＭＳ Ｐゴシック" w:hAnsi="Calibri" w:cs="Calibri"/>
                <w:b/>
                <w:color w:val="000000" w:themeColor="text1"/>
                <w:kern w:val="0"/>
                <w:sz w:val="24"/>
                <w:szCs w:val="24"/>
              </w:rPr>
              <w:t>95% confidence interval</w:t>
            </w:r>
          </w:p>
        </w:tc>
        <w:tc>
          <w:tcPr>
            <w:tcW w:w="2047" w:type="dxa"/>
            <w:tcBorders>
              <w:top w:val="single" w:sz="4" w:space="0" w:color="auto"/>
              <w:left w:val="nil"/>
              <w:bottom w:val="single" w:sz="4" w:space="0" w:color="auto"/>
              <w:right w:val="nil"/>
            </w:tcBorders>
            <w:shd w:val="clear" w:color="auto" w:fill="auto"/>
            <w:noWrap/>
            <w:vAlign w:val="bottom"/>
            <w:hideMark/>
          </w:tcPr>
          <w:p w14:paraId="2BAB5BE6" w14:textId="77777777" w:rsidR="00DE42D3" w:rsidRPr="00706C4E" w:rsidRDefault="00DE42D3" w:rsidP="007937B8">
            <w:pPr>
              <w:jc w:val="center"/>
              <w:rPr>
                <w:rFonts w:ascii="Calibri" w:eastAsia="ＭＳ Ｐゴシック" w:hAnsi="Calibri" w:cs="Calibri"/>
                <w:b/>
                <w:color w:val="000000" w:themeColor="text1"/>
                <w:kern w:val="0"/>
                <w:sz w:val="24"/>
                <w:szCs w:val="24"/>
              </w:rPr>
            </w:pPr>
            <w:r w:rsidRPr="00706C4E">
              <w:rPr>
                <w:rFonts w:ascii="Calibri" w:eastAsia="ＭＳ Ｐゴシック" w:hAnsi="Calibri" w:cs="Calibri"/>
                <w:b/>
                <w:color w:val="000000" w:themeColor="text1"/>
                <w:kern w:val="0"/>
                <w:sz w:val="24"/>
                <w:szCs w:val="24"/>
              </w:rPr>
              <w:t>Range</w:t>
            </w:r>
          </w:p>
        </w:tc>
      </w:tr>
      <w:tr w:rsidR="00DE42D3" w:rsidRPr="00706C4E" w14:paraId="4E4CC486" w14:textId="77777777" w:rsidTr="007937B8">
        <w:trPr>
          <w:trHeight w:val="360"/>
        </w:trPr>
        <w:tc>
          <w:tcPr>
            <w:tcW w:w="3672" w:type="dxa"/>
            <w:tcBorders>
              <w:top w:val="nil"/>
              <w:left w:val="nil"/>
              <w:bottom w:val="nil"/>
              <w:right w:val="nil"/>
            </w:tcBorders>
            <w:shd w:val="clear" w:color="auto" w:fill="auto"/>
            <w:noWrap/>
            <w:vAlign w:val="bottom"/>
            <w:hideMark/>
          </w:tcPr>
          <w:p w14:paraId="31343E10" w14:textId="235EE3DA" w:rsidR="00DE42D3" w:rsidRPr="00706C4E" w:rsidRDefault="00DE42D3" w:rsidP="007937B8">
            <w:pPr>
              <w:rPr>
                <w:rFonts w:ascii="Calibri" w:eastAsia="ＭＳ Ｐゴシック" w:hAnsi="Calibri" w:cs="Calibri"/>
                <w:color w:val="000000" w:themeColor="text1"/>
                <w:kern w:val="0"/>
                <w:sz w:val="24"/>
                <w:szCs w:val="24"/>
              </w:rPr>
            </w:pPr>
            <w:r w:rsidRPr="00706C4E">
              <w:rPr>
                <w:rFonts w:ascii="Calibri" w:eastAsia="ＭＳ Ｐゴシック" w:hAnsi="Calibri" w:cs="Calibri"/>
                <w:i/>
                <w:color w:val="000000" w:themeColor="text1"/>
                <w:kern w:val="0"/>
                <w:sz w:val="24"/>
                <w:szCs w:val="24"/>
              </w:rPr>
              <w:t>PKD1</w:t>
            </w:r>
            <w:r w:rsidRPr="00706C4E">
              <w:rPr>
                <w:rFonts w:ascii="Calibri" w:eastAsia="ＭＳ Ｐゴシック" w:hAnsi="Calibri" w:cs="Calibri"/>
                <w:color w:val="000000" w:themeColor="text1"/>
                <w:kern w:val="0"/>
                <w:sz w:val="24"/>
                <w:szCs w:val="24"/>
              </w:rPr>
              <w:t xml:space="preserve"> (exons 2</w:t>
            </w:r>
            <w:r w:rsidR="001A1BFA" w:rsidRPr="00706C4E">
              <w:rPr>
                <w:rFonts w:ascii="Calibri" w:eastAsia="ＭＳ Ｐゴシック" w:hAnsi="Calibri" w:cs="Calibri"/>
                <w:color w:val="000000" w:themeColor="text1"/>
                <w:kern w:val="0"/>
                <w:sz w:val="24"/>
                <w:szCs w:val="24"/>
              </w:rPr>
              <w:t>-</w:t>
            </w:r>
            <w:r w:rsidRPr="00706C4E">
              <w:rPr>
                <w:rFonts w:ascii="Calibri" w:eastAsia="ＭＳ Ｐゴシック" w:hAnsi="Calibri" w:cs="Calibri"/>
                <w:color w:val="000000" w:themeColor="text1"/>
                <w:kern w:val="0"/>
                <w:sz w:val="24"/>
                <w:szCs w:val="24"/>
              </w:rPr>
              <w:t>46)</w:t>
            </w:r>
          </w:p>
        </w:tc>
        <w:tc>
          <w:tcPr>
            <w:tcW w:w="1326" w:type="dxa"/>
            <w:tcBorders>
              <w:top w:val="nil"/>
              <w:left w:val="nil"/>
              <w:bottom w:val="nil"/>
              <w:right w:val="nil"/>
            </w:tcBorders>
            <w:shd w:val="clear" w:color="auto" w:fill="auto"/>
            <w:noWrap/>
            <w:vAlign w:val="bottom"/>
            <w:hideMark/>
          </w:tcPr>
          <w:p w14:paraId="3C3DC760" w14:textId="77777777" w:rsidR="00DE42D3" w:rsidRPr="00706C4E" w:rsidRDefault="00DE42D3" w:rsidP="007937B8">
            <w:pPr>
              <w:rPr>
                <w:rFonts w:ascii="Calibri" w:eastAsia="ＭＳ Ｐゴシック" w:hAnsi="Calibri" w:cs="Calibri"/>
                <w:color w:val="000000" w:themeColor="text1"/>
                <w:kern w:val="0"/>
                <w:sz w:val="24"/>
                <w:szCs w:val="24"/>
              </w:rPr>
            </w:pPr>
          </w:p>
        </w:tc>
        <w:tc>
          <w:tcPr>
            <w:tcW w:w="3113" w:type="dxa"/>
            <w:tcBorders>
              <w:top w:val="nil"/>
              <w:left w:val="nil"/>
              <w:bottom w:val="nil"/>
              <w:right w:val="nil"/>
            </w:tcBorders>
            <w:shd w:val="clear" w:color="auto" w:fill="auto"/>
            <w:noWrap/>
            <w:vAlign w:val="bottom"/>
            <w:hideMark/>
          </w:tcPr>
          <w:p w14:paraId="2916865E" w14:textId="77777777" w:rsidR="00DE42D3" w:rsidRPr="00706C4E" w:rsidRDefault="00DE42D3" w:rsidP="007937B8">
            <w:pPr>
              <w:rPr>
                <w:rFonts w:ascii="Calibri" w:eastAsia="ＭＳ Ｐゴシック" w:hAnsi="Calibri" w:cs="Calibri"/>
                <w:color w:val="000000" w:themeColor="text1"/>
                <w:kern w:val="0"/>
                <w:sz w:val="24"/>
                <w:szCs w:val="24"/>
              </w:rPr>
            </w:pPr>
          </w:p>
        </w:tc>
        <w:tc>
          <w:tcPr>
            <w:tcW w:w="2047" w:type="dxa"/>
            <w:tcBorders>
              <w:top w:val="nil"/>
              <w:left w:val="nil"/>
              <w:bottom w:val="nil"/>
              <w:right w:val="nil"/>
            </w:tcBorders>
            <w:shd w:val="clear" w:color="auto" w:fill="auto"/>
            <w:noWrap/>
            <w:vAlign w:val="bottom"/>
            <w:hideMark/>
          </w:tcPr>
          <w:p w14:paraId="602D8B7B" w14:textId="77777777" w:rsidR="00DE42D3" w:rsidRPr="00706C4E" w:rsidRDefault="00DE42D3" w:rsidP="007937B8">
            <w:pPr>
              <w:rPr>
                <w:rFonts w:ascii="Calibri" w:eastAsia="ＭＳ Ｐゴシック" w:hAnsi="Calibri" w:cs="Calibri"/>
                <w:color w:val="000000" w:themeColor="text1"/>
                <w:kern w:val="0"/>
                <w:sz w:val="24"/>
                <w:szCs w:val="24"/>
              </w:rPr>
            </w:pPr>
          </w:p>
        </w:tc>
      </w:tr>
      <w:tr w:rsidR="00DE42D3" w:rsidRPr="00706C4E" w14:paraId="7E5709B0" w14:textId="77777777" w:rsidTr="00576C86">
        <w:trPr>
          <w:trHeight w:val="360"/>
        </w:trPr>
        <w:tc>
          <w:tcPr>
            <w:tcW w:w="3672" w:type="dxa"/>
            <w:tcBorders>
              <w:top w:val="nil"/>
              <w:left w:val="nil"/>
              <w:bottom w:val="nil"/>
              <w:right w:val="nil"/>
            </w:tcBorders>
            <w:shd w:val="clear" w:color="auto" w:fill="auto"/>
            <w:noWrap/>
            <w:vAlign w:val="bottom"/>
            <w:hideMark/>
          </w:tcPr>
          <w:p w14:paraId="721C3686" w14:textId="77777777" w:rsidR="00DE42D3" w:rsidRPr="00706C4E" w:rsidRDefault="00DE42D3" w:rsidP="007937B8">
            <w:pP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 xml:space="preserve"> Mean depth</w:t>
            </w:r>
          </w:p>
        </w:tc>
        <w:tc>
          <w:tcPr>
            <w:tcW w:w="1326" w:type="dxa"/>
            <w:tcBorders>
              <w:top w:val="nil"/>
              <w:left w:val="nil"/>
              <w:bottom w:val="nil"/>
              <w:right w:val="nil"/>
            </w:tcBorders>
            <w:shd w:val="clear" w:color="auto" w:fill="auto"/>
            <w:noWrap/>
            <w:vAlign w:val="bottom"/>
          </w:tcPr>
          <w:p w14:paraId="3F649775" w14:textId="2AC1A17E"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714.0</w:t>
            </w:r>
          </w:p>
        </w:tc>
        <w:tc>
          <w:tcPr>
            <w:tcW w:w="3113" w:type="dxa"/>
            <w:tcBorders>
              <w:top w:val="nil"/>
              <w:left w:val="nil"/>
              <w:bottom w:val="nil"/>
              <w:right w:val="nil"/>
            </w:tcBorders>
            <w:shd w:val="clear" w:color="auto" w:fill="auto"/>
            <w:noWrap/>
            <w:vAlign w:val="bottom"/>
          </w:tcPr>
          <w:p w14:paraId="1113492F" w14:textId="615D37B6"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518.4 to 909.6</w:t>
            </w:r>
          </w:p>
        </w:tc>
        <w:tc>
          <w:tcPr>
            <w:tcW w:w="2047" w:type="dxa"/>
            <w:tcBorders>
              <w:top w:val="nil"/>
              <w:left w:val="nil"/>
              <w:bottom w:val="nil"/>
              <w:right w:val="nil"/>
            </w:tcBorders>
            <w:shd w:val="clear" w:color="auto" w:fill="auto"/>
            <w:noWrap/>
            <w:vAlign w:val="bottom"/>
          </w:tcPr>
          <w:p w14:paraId="2BEB5635" w14:textId="502F3242"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341.8 to 1075.4</w:t>
            </w:r>
          </w:p>
        </w:tc>
      </w:tr>
      <w:tr w:rsidR="00DE42D3" w:rsidRPr="00706C4E" w14:paraId="3D0101A4" w14:textId="77777777" w:rsidTr="00576C86">
        <w:trPr>
          <w:trHeight w:val="360"/>
        </w:trPr>
        <w:tc>
          <w:tcPr>
            <w:tcW w:w="3672" w:type="dxa"/>
            <w:tcBorders>
              <w:top w:val="nil"/>
              <w:left w:val="nil"/>
              <w:bottom w:val="nil"/>
              <w:right w:val="nil"/>
            </w:tcBorders>
            <w:shd w:val="clear" w:color="auto" w:fill="auto"/>
            <w:noWrap/>
            <w:vAlign w:val="bottom"/>
            <w:hideMark/>
          </w:tcPr>
          <w:p w14:paraId="6C1BAE5B" w14:textId="77777777" w:rsidR="00DE42D3" w:rsidRPr="00706C4E" w:rsidRDefault="00DE42D3" w:rsidP="007937B8">
            <w:pP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 xml:space="preserve"> Exon coverage (%) depth ≥5</w:t>
            </w:r>
          </w:p>
        </w:tc>
        <w:tc>
          <w:tcPr>
            <w:tcW w:w="1326" w:type="dxa"/>
            <w:tcBorders>
              <w:top w:val="nil"/>
              <w:left w:val="nil"/>
              <w:bottom w:val="nil"/>
              <w:right w:val="nil"/>
            </w:tcBorders>
            <w:shd w:val="clear" w:color="auto" w:fill="auto"/>
            <w:noWrap/>
            <w:vAlign w:val="bottom"/>
          </w:tcPr>
          <w:p w14:paraId="7CFCB7FD" w14:textId="3DA7F275"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c>
          <w:tcPr>
            <w:tcW w:w="3113" w:type="dxa"/>
            <w:tcBorders>
              <w:top w:val="nil"/>
              <w:left w:val="nil"/>
              <w:bottom w:val="nil"/>
              <w:right w:val="nil"/>
            </w:tcBorders>
            <w:shd w:val="clear" w:color="auto" w:fill="auto"/>
            <w:noWrap/>
            <w:vAlign w:val="bottom"/>
          </w:tcPr>
          <w:p w14:paraId="062B6A83" w14:textId="6F0D3C3B"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c>
          <w:tcPr>
            <w:tcW w:w="2047" w:type="dxa"/>
            <w:tcBorders>
              <w:top w:val="nil"/>
              <w:left w:val="nil"/>
              <w:bottom w:val="nil"/>
              <w:right w:val="nil"/>
            </w:tcBorders>
            <w:shd w:val="clear" w:color="auto" w:fill="auto"/>
            <w:noWrap/>
            <w:vAlign w:val="bottom"/>
          </w:tcPr>
          <w:p w14:paraId="4AA1D1F8" w14:textId="69CC9972"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r>
      <w:tr w:rsidR="00DE42D3" w:rsidRPr="00706C4E" w14:paraId="0AB0CE8E" w14:textId="77777777" w:rsidTr="00576C86">
        <w:trPr>
          <w:trHeight w:val="360"/>
        </w:trPr>
        <w:tc>
          <w:tcPr>
            <w:tcW w:w="3672" w:type="dxa"/>
            <w:tcBorders>
              <w:top w:val="nil"/>
              <w:left w:val="nil"/>
              <w:bottom w:val="nil"/>
              <w:right w:val="nil"/>
            </w:tcBorders>
            <w:shd w:val="clear" w:color="auto" w:fill="auto"/>
            <w:noWrap/>
            <w:vAlign w:val="bottom"/>
            <w:hideMark/>
          </w:tcPr>
          <w:p w14:paraId="6AA8D5A7" w14:textId="77777777" w:rsidR="00DE42D3" w:rsidRPr="00706C4E" w:rsidRDefault="00DE42D3" w:rsidP="007937B8">
            <w:pP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 xml:space="preserve"> Exon coverage (%) depth ≥10</w:t>
            </w:r>
          </w:p>
        </w:tc>
        <w:tc>
          <w:tcPr>
            <w:tcW w:w="1326" w:type="dxa"/>
            <w:tcBorders>
              <w:top w:val="nil"/>
              <w:left w:val="nil"/>
              <w:bottom w:val="nil"/>
              <w:right w:val="nil"/>
            </w:tcBorders>
            <w:shd w:val="clear" w:color="auto" w:fill="auto"/>
            <w:noWrap/>
            <w:vAlign w:val="bottom"/>
          </w:tcPr>
          <w:p w14:paraId="6A196924" w14:textId="6927878C"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c>
          <w:tcPr>
            <w:tcW w:w="3113" w:type="dxa"/>
            <w:tcBorders>
              <w:top w:val="nil"/>
              <w:left w:val="nil"/>
              <w:bottom w:val="nil"/>
              <w:right w:val="nil"/>
            </w:tcBorders>
            <w:shd w:val="clear" w:color="auto" w:fill="auto"/>
            <w:noWrap/>
            <w:vAlign w:val="bottom"/>
          </w:tcPr>
          <w:p w14:paraId="6BE3857C" w14:textId="2C87FD99"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c>
          <w:tcPr>
            <w:tcW w:w="2047" w:type="dxa"/>
            <w:tcBorders>
              <w:top w:val="nil"/>
              <w:left w:val="nil"/>
              <w:bottom w:val="nil"/>
              <w:right w:val="nil"/>
            </w:tcBorders>
            <w:shd w:val="clear" w:color="auto" w:fill="auto"/>
            <w:noWrap/>
            <w:vAlign w:val="bottom"/>
          </w:tcPr>
          <w:p w14:paraId="1284C61C" w14:textId="78189418"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r>
      <w:tr w:rsidR="00DE42D3" w:rsidRPr="00706C4E" w14:paraId="6428080B" w14:textId="77777777" w:rsidTr="00576C86">
        <w:trPr>
          <w:trHeight w:val="360"/>
        </w:trPr>
        <w:tc>
          <w:tcPr>
            <w:tcW w:w="3672" w:type="dxa"/>
            <w:tcBorders>
              <w:top w:val="nil"/>
              <w:left w:val="nil"/>
              <w:bottom w:val="nil"/>
              <w:right w:val="nil"/>
            </w:tcBorders>
            <w:shd w:val="clear" w:color="auto" w:fill="auto"/>
            <w:noWrap/>
            <w:vAlign w:val="bottom"/>
            <w:hideMark/>
          </w:tcPr>
          <w:p w14:paraId="3BF0E1C5" w14:textId="77777777" w:rsidR="00DE42D3" w:rsidRPr="00706C4E" w:rsidRDefault="00DE42D3" w:rsidP="007937B8">
            <w:pP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 xml:space="preserve"> Exon coverage (%) depth ≥20</w:t>
            </w:r>
          </w:p>
        </w:tc>
        <w:tc>
          <w:tcPr>
            <w:tcW w:w="1326" w:type="dxa"/>
            <w:tcBorders>
              <w:top w:val="nil"/>
              <w:left w:val="nil"/>
              <w:bottom w:val="nil"/>
              <w:right w:val="nil"/>
            </w:tcBorders>
            <w:shd w:val="clear" w:color="auto" w:fill="auto"/>
            <w:noWrap/>
            <w:vAlign w:val="bottom"/>
          </w:tcPr>
          <w:p w14:paraId="231227A6" w14:textId="61F661CA"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c>
          <w:tcPr>
            <w:tcW w:w="3113" w:type="dxa"/>
            <w:tcBorders>
              <w:top w:val="nil"/>
              <w:left w:val="nil"/>
              <w:bottom w:val="nil"/>
              <w:right w:val="nil"/>
            </w:tcBorders>
            <w:shd w:val="clear" w:color="auto" w:fill="auto"/>
            <w:noWrap/>
            <w:vAlign w:val="bottom"/>
          </w:tcPr>
          <w:p w14:paraId="0A87C00F" w14:textId="44127300"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c>
          <w:tcPr>
            <w:tcW w:w="2047" w:type="dxa"/>
            <w:tcBorders>
              <w:top w:val="nil"/>
              <w:left w:val="nil"/>
              <w:bottom w:val="nil"/>
              <w:right w:val="nil"/>
            </w:tcBorders>
            <w:shd w:val="clear" w:color="auto" w:fill="auto"/>
            <w:noWrap/>
            <w:vAlign w:val="bottom"/>
          </w:tcPr>
          <w:p w14:paraId="14DFAE22" w14:textId="12D2A111"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r>
      <w:tr w:rsidR="00DE42D3" w:rsidRPr="00706C4E" w14:paraId="02FD0782" w14:textId="77777777" w:rsidTr="00576C86">
        <w:trPr>
          <w:trHeight w:val="360"/>
        </w:trPr>
        <w:tc>
          <w:tcPr>
            <w:tcW w:w="3672" w:type="dxa"/>
            <w:tcBorders>
              <w:top w:val="nil"/>
              <w:left w:val="nil"/>
              <w:bottom w:val="nil"/>
              <w:right w:val="nil"/>
            </w:tcBorders>
            <w:shd w:val="clear" w:color="auto" w:fill="auto"/>
            <w:noWrap/>
            <w:vAlign w:val="bottom"/>
            <w:hideMark/>
          </w:tcPr>
          <w:p w14:paraId="6EC988F3" w14:textId="77777777" w:rsidR="00DE42D3" w:rsidRPr="00706C4E" w:rsidRDefault="00DE42D3" w:rsidP="007937B8">
            <w:pPr>
              <w:rPr>
                <w:rFonts w:ascii="Calibri" w:eastAsia="ＭＳ Ｐゴシック" w:hAnsi="Calibri" w:cs="Calibri"/>
                <w:color w:val="000000" w:themeColor="text1"/>
                <w:kern w:val="0"/>
                <w:sz w:val="24"/>
                <w:szCs w:val="24"/>
              </w:rPr>
            </w:pPr>
          </w:p>
        </w:tc>
        <w:tc>
          <w:tcPr>
            <w:tcW w:w="1326" w:type="dxa"/>
            <w:tcBorders>
              <w:top w:val="nil"/>
              <w:left w:val="nil"/>
              <w:bottom w:val="nil"/>
              <w:right w:val="nil"/>
            </w:tcBorders>
            <w:shd w:val="clear" w:color="auto" w:fill="auto"/>
            <w:noWrap/>
            <w:vAlign w:val="bottom"/>
          </w:tcPr>
          <w:p w14:paraId="4497D541" w14:textId="77777777" w:rsidR="00DE42D3" w:rsidRPr="00706C4E" w:rsidRDefault="00DE42D3" w:rsidP="007937B8">
            <w:pPr>
              <w:jc w:val="center"/>
              <w:rPr>
                <w:rFonts w:ascii="Calibri" w:eastAsia="ＭＳ Ｐゴシック" w:hAnsi="Calibri" w:cs="Calibri"/>
                <w:color w:val="000000" w:themeColor="text1"/>
                <w:kern w:val="0"/>
                <w:sz w:val="24"/>
                <w:szCs w:val="24"/>
              </w:rPr>
            </w:pPr>
          </w:p>
        </w:tc>
        <w:tc>
          <w:tcPr>
            <w:tcW w:w="3113" w:type="dxa"/>
            <w:tcBorders>
              <w:top w:val="nil"/>
              <w:left w:val="nil"/>
              <w:bottom w:val="nil"/>
              <w:right w:val="nil"/>
            </w:tcBorders>
            <w:shd w:val="clear" w:color="auto" w:fill="auto"/>
            <w:noWrap/>
            <w:vAlign w:val="bottom"/>
          </w:tcPr>
          <w:p w14:paraId="0FDCE593" w14:textId="77777777" w:rsidR="00DE42D3" w:rsidRPr="00706C4E" w:rsidRDefault="00DE42D3" w:rsidP="007937B8">
            <w:pPr>
              <w:jc w:val="center"/>
              <w:rPr>
                <w:rFonts w:ascii="Calibri" w:eastAsia="ＭＳ Ｐゴシック" w:hAnsi="Calibri" w:cs="Calibri"/>
                <w:color w:val="000000" w:themeColor="text1"/>
                <w:kern w:val="0"/>
                <w:sz w:val="24"/>
                <w:szCs w:val="24"/>
              </w:rPr>
            </w:pPr>
          </w:p>
        </w:tc>
        <w:tc>
          <w:tcPr>
            <w:tcW w:w="2047" w:type="dxa"/>
            <w:tcBorders>
              <w:top w:val="nil"/>
              <w:left w:val="nil"/>
              <w:bottom w:val="nil"/>
              <w:right w:val="nil"/>
            </w:tcBorders>
            <w:shd w:val="clear" w:color="auto" w:fill="auto"/>
            <w:noWrap/>
            <w:vAlign w:val="bottom"/>
          </w:tcPr>
          <w:p w14:paraId="285FEC68" w14:textId="77777777" w:rsidR="00DE42D3" w:rsidRPr="00706C4E" w:rsidRDefault="00DE42D3" w:rsidP="007937B8">
            <w:pPr>
              <w:jc w:val="center"/>
              <w:rPr>
                <w:rFonts w:ascii="Calibri" w:eastAsia="ＭＳ Ｐゴシック" w:hAnsi="Calibri" w:cs="Calibri"/>
                <w:color w:val="000000" w:themeColor="text1"/>
                <w:kern w:val="0"/>
                <w:sz w:val="24"/>
                <w:szCs w:val="24"/>
              </w:rPr>
            </w:pPr>
          </w:p>
        </w:tc>
      </w:tr>
      <w:tr w:rsidR="00DE42D3" w:rsidRPr="00706C4E" w14:paraId="00BF1EBD" w14:textId="77777777" w:rsidTr="00576C86">
        <w:trPr>
          <w:trHeight w:val="360"/>
        </w:trPr>
        <w:tc>
          <w:tcPr>
            <w:tcW w:w="3672" w:type="dxa"/>
            <w:tcBorders>
              <w:top w:val="nil"/>
              <w:left w:val="nil"/>
              <w:bottom w:val="nil"/>
              <w:right w:val="nil"/>
            </w:tcBorders>
            <w:shd w:val="clear" w:color="auto" w:fill="auto"/>
            <w:noWrap/>
            <w:vAlign w:val="bottom"/>
            <w:hideMark/>
          </w:tcPr>
          <w:p w14:paraId="4015C2C5" w14:textId="77777777" w:rsidR="00DE42D3" w:rsidRPr="00706C4E" w:rsidRDefault="00DE42D3" w:rsidP="007937B8">
            <w:pPr>
              <w:rPr>
                <w:rFonts w:ascii="Calibri" w:eastAsia="ＭＳ Ｐゴシック" w:hAnsi="Calibri" w:cs="Calibri"/>
                <w:color w:val="000000" w:themeColor="text1"/>
                <w:kern w:val="0"/>
                <w:sz w:val="24"/>
                <w:szCs w:val="24"/>
              </w:rPr>
            </w:pPr>
            <w:r w:rsidRPr="00706C4E">
              <w:rPr>
                <w:rFonts w:ascii="Calibri" w:eastAsia="ＭＳ Ｐゴシック" w:hAnsi="Calibri" w:cs="Calibri"/>
                <w:i/>
                <w:color w:val="000000" w:themeColor="text1"/>
                <w:kern w:val="0"/>
                <w:sz w:val="24"/>
                <w:szCs w:val="24"/>
              </w:rPr>
              <w:t>PKD2</w:t>
            </w:r>
            <w:r w:rsidRPr="00706C4E">
              <w:rPr>
                <w:rFonts w:ascii="Calibri" w:eastAsia="ＭＳ Ｐゴシック" w:hAnsi="Calibri" w:cs="Calibri"/>
                <w:color w:val="000000" w:themeColor="text1"/>
                <w:kern w:val="0"/>
                <w:sz w:val="24"/>
                <w:szCs w:val="24"/>
              </w:rPr>
              <w:t xml:space="preserve"> (all exons)</w:t>
            </w:r>
          </w:p>
        </w:tc>
        <w:tc>
          <w:tcPr>
            <w:tcW w:w="1326" w:type="dxa"/>
            <w:tcBorders>
              <w:top w:val="nil"/>
              <w:left w:val="nil"/>
              <w:bottom w:val="nil"/>
              <w:right w:val="nil"/>
            </w:tcBorders>
            <w:shd w:val="clear" w:color="auto" w:fill="auto"/>
            <w:noWrap/>
            <w:vAlign w:val="bottom"/>
          </w:tcPr>
          <w:p w14:paraId="1DDDD06B" w14:textId="77777777" w:rsidR="00DE42D3" w:rsidRPr="00706C4E" w:rsidRDefault="00DE42D3" w:rsidP="007937B8">
            <w:pPr>
              <w:jc w:val="center"/>
              <w:rPr>
                <w:rFonts w:ascii="Calibri" w:eastAsia="ＭＳ Ｐゴシック" w:hAnsi="Calibri" w:cs="Calibri"/>
                <w:color w:val="000000" w:themeColor="text1"/>
                <w:kern w:val="0"/>
                <w:sz w:val="24"/>
                <w:szCs w:val="24"/>
              </w:rPr>
            </w:pPr>
          </w:p>
        </w:tc>
        <w:tc>
          <w:tcPr>
            <w:tcW w:w="3113" w:type="dxa"/>
            <w:tcBorders>
              <w:top w:val="nil"/>
              <w:left w:val="nil"/>
              <w:bottom w:val="nil"/>
              <w:right w:val="nil"/>
            </w:tcBorders>
            <w:shd w:val="clear" w:color="auto" w:fill="auto"/>
            <w:noWrap/>
            <w:vAlign w:val="bottom"/>
          </w:tcPr>
          <w:p w14:paraId="619162F9" w14:textId="77777777" w:rsidR="00DE42D3" w:rsidRPr="00706C4E" w:rsidRDefault="00DE42D3" w:rsidP="007937B8">
            <w:pPr>
              <w:jc w:val="center"/>
              <w:rPr>
                <w:rFonts w:ascii="Calibri" w:eastAsia="ＭＳ Ｐゴシック" w:hAnsi="Calibri" w:cs="Calibri"/>
                <w:color w:val="000000" w:themeColor="text1"/>
                <w:kern w:val="0"/>
                <w:sz w:val="24"/>
                <w:szCs w:val="24"/>
              </w:rPr>
            </w:pPr>
          </w:p>
        </w:tc>
        <w:tc>
          <w:tcPr>
            <w:tcW w:w="2047" w:type="dxa"/>
            <w:tcBorders>
              <w:top w:val="nil"/>
              <w:left w:val="nil"/>
              <w:bottom w:val="nil"/>
              <w:right w:val="nil"/>
            </w:tcBorders>
            <w:shd w:val="clear" w:color="auto" w:fill="auto"/>
            <w:noWrap/>
            <w:vAlign w:val="bottom"/>
          </w:tcPr>
          <w:p w14:paraId="218EDCF3" w14:textId="77777777" w:rsidR="00DE42D3" w:rsidRPr="00706C4E" w:rsidRDefault="00DE42D3" w:rsidP="007937B8">
            <w:pPr>
              <w:jc w:val="center"/>
              <w:rPr>
                <w:rFonts w:ascii="Calibri" w:eastAsia="ＭＳ Ｐゴシック" w:hAnsi="Calibri" w:cs="Calibri"/>
                <w:color w:val="000000" w:themeColor="text1"/>
                <w:kern w:val="0"/>
                <w:sz w:val="24"/>
                <w:szCs w:val="24"/>
              </w:rPr>
            </w:pPr>
          </w:p>
        </w:tc>
      </w:tr>
      <w:tr w:rsidR="00DE42D3" w:rsidRPr="00706C4E" w14:paraId="137E2FC2" w14:textId="77777777" w:rsidTr="00576C86">
        <w:trPr>
          <w:trHeight w:val="360"/>
        </w:trPr>
        <w:tc>
          <w:tcPr>
            <w:tcW w:w="3672" w:type="dxa"/>
            <w:tcBorders>
              <w:top w:val="nil"/>
              <w:left w:val="nil"/>
              <w:bottom w:val="nil"/>
              <w:right w:val="nil"/>
            </w:tcBorders>
            <w:shd w:val="clear" w:color="auto" w:fill="auto"/>
            <w:noWrap/>
            <w:vAlign w:val="bottom"/>
            <w:hideMark/>
          </w:tcPr>
          <w:p w14:paraId="3F0ADE93" w14:textId="77777777" w:rsidR="00DE42D3" w:rsidRPr="00706C4E" w:rsidRDefault="00DE42D3" w:rsidP="007937B8">
            <w:pP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 xml:space="preserve"> Mean depth</w:t>
            </w:r>
          </w:p>
        </w:tc>
        <w:tc>
          <w:tcPr>
            <w:tcW w:w="1326" w:type="dxa"/>
            <w:tcBorders>
              <w:top w:val="nil"/>
              <w:left w:val="nil"/>
              <w:bottom w:val="nil"/>
              <w:right w:val="nil"/>
            </w:tcBorders>
            <w:shd w:val="clear" w:color="auto" w:fill="auto"/>
            <w:noWrap/>
            <w:vAlign w:val="bottom"/>
          </w:tcPr>
          <w:p w14:paraId="1F0983CC" w14:textId="3579C964"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431.3</w:t>
            </w:r>
          </w:p>
        </w:tc>
        <w:tc>
          <w:tcPr>
            <w:tcW w:w="3113" w:type="dxa"/>
            <w:tcBorders>
              <w:top w:val="nil"/>
              <w:left w:val="nil"/>
              <w:bottom w:val="nil"/>
              <w:right w:val="nil"/>
            </w:tcBorders>
            <w:shd w:val="clear" w:color="auto" w:fill="auto"/>
            <w:noWrap/>
            <w:vAlign w:val="bottom"/>
          </w:tcPr>
          <w:p w14:paraId="4B11F89C" w14:textId="1C2FCE5B"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298.5 to 564.2</w:t>
            </w:r>
          </w:p>
        </w:tc>
        <w:tc>
          <w:tcPr>
            <w:tcW w:w="2047" w:type="dxa"/>
            <w:tcBorders>
              <w:top w:val="nil"/>
              <w:left w:val="nil"/>
              <w:bottom w:val="nil"/>
              <w:right w:val="nil"/>
            </w:tcBorders>
            <w:shd w:val="clear" w:color="auto" w:fill="auto"/>
            <w:noWrap/>
            <w:vAlign w:val="bottom"/>
          </w:tcPr>
          <w:p w14:paraId="0B7B47CD" w14:textId="710C4868"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59.0 to 645.8</w:t>
            </w:r>
          </w:p>
        </w:tc>
      </w:tr>
      <w:tr w:rsidR="00DE42D3" w:rsidRPr="00706C4E" w14:paraId="6DA69AD7" w14:textId="77777777" w:rsidTr="00576C86">
        <w:trPr>
          <w:trHeight w:val="360"/>
        </w:trPr>
        <w:tc>
          <w:tcPr>
            <w:tcW w:w="3672" w:type="dxa"/>
            <w:tcBorders>
              <w:top w:val="nil"/>
              <w:left w:val="nil"/>
              <w:bottom w:val="nil"/>
              <w:right w:val="nil"/>
            </w:tcBorders>
            <w:shd w:val="clear" w:color="auto" w:fill="auto"/>
            <w:noWrap/>
            <w:vAlign w:val="bottom"/>
            <w:hideMark/>
          </w:tcPr>
          <w:p w14:paraId="6AFAE65D" w14:textId="77777777" w:rsidR="00DE42D3" w:rsidRPr="00706C4E" w:rsidRDefault="00DE42D3" w:rsidP="007937B8">
            <w:pP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 xml:space="preserve"> Exon coverage (%) depth ≥5</w:t>
            </w:r>
          </w:p>
        </w:tc>
        <w:tc>
          <w:tcPr>
            <w:tcW w:w="1326" w:type="dxa"/>
            <w:tcBorders>
              <w:top w:val="nil"/>
              <w:left w:val="nil"/>
              <w:bottom w:val="nil"/>
              <w:right w:val="nil"/>
            </w:tcBorders>
            <w:shd w:val="clear" w:color="auto" w:fill="auto"/>
            <w:noWrap/>
            <w:vAlign w:val="bottom"/>
          </w:tcPr>
          <w:p w14:paraId="3664632A" w14:textId="7F42A554"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c>
          <w:tcPr>
            <w:tcW w:w="3113" w:type="dxa"/>
            <w:tcBorders>
              <w:top w:val="nil"/>
              <w:left w:val="nil"/>
              <w:bottom w:val="nil"/>
              <w:right w:val="nil"/>
            </w:tcBorders>
            <w:shd w:val="clear" w:color="auto" w:fill="auto"/>
            <w:noWrap/>
            <w:vAlign w:val="bottom"/>
          </w:tcPr>
          <w:p w14:paraId="443D12F5" w14:textId="3ACD88EB"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c>
          <w:tcPr>
            <w:tcW w:w="2047" w:type="dxa"/>
            <w:tcBorders>
              <w:top w:val="nil"/>
              <w:left w:val="nil"/>
              <w:bottom w:val="nil"/>
              <w:right w:val="nil"/>
            </w:tcBorders>
            <w:shd w:val="clear" w:color="auto" w:fill="auto"/>
            <w:noWrap/>
            <w:vAlign w:val="bottom"/>
          </w:tcPr>
          <w:p w14:paraId="760D0C87" w14:textId="7A0A6D85"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r>
      <w:tr w:rsidR="00DE42D3" w:rsidRPr="00706C4E" w14:paraId="2093F169" w14:textId="77777777" w:rsidTr="00576C86">
        <w:trPr>
          <w:trHeight w:val="360"/>
        </w:trPr>
        <w:tc>
          <w:tcPr>
            <w:tcW w:w="3672" w:type="dxa"/>
            <w:tcBorders>
              <w:top w:val="nil"/>
              <w:left w:val="nil"/>
              <w:bottom w:val="nil"/>
              <w:right w:val="nil"/>
            </w:tcBorders>
            <w:shd w:val="clear" w:color="auto" w:fill="auto"/>
            <w:noWrap/>
            <w:vAlign w:val="bottom"/>
            <w:hideMark/>
          </w:tcPr>
          <w:p w14:paraId="2B8F176D" w14:textId="77777777" w:rsidR="00DE42D3" w:rsidRPr="00706C4E" w:rsidRDefault="00DE42D3" w:rsidP="007937B8">
            <w:pP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 xml:space="preserve"> Exon coverage (%) depth ≥10</w:t>
            </w:r>
          </w:p>
        </w:tc>
        <w:tc>
          <w:tcPr>
            <w:tcW w:w="1326" w:type="dxa"/>
            <w:tcBorders>
              <w:top w:val="nil"/>
              <w:left w:val="nil"/>
              <w:bottom w:val="nil"/>
              <w:right w:val="nil"/>
            </w:tcBorders>
            <w:shd w:val="clear" w:color="auto" w:fill="auto"/>
            <w:noWrap/>
            <w:vAlign w:val="bottom"/>
          </w:tcPr>
          <w:p w14:paraId="2B828B0A" w14:textId="7D187276"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c>
          <w:tcPr>
            <w:tcW w:w="3113" w:type="dxa"/>
            <w:tcBorders>
              <w:top w:val="nil"/>
              <w:left w:val="nil"/>
              <w:bottom w:val="nil"/>
              <w:right w:val="nil"/>
            </w:tcBorders>
            <w:shd w:val="clear" w:color="auto" w:fill="auto"/>
            <w:noWrap/>
            <w:vAlign w:val="bottom"/>
          </w:tcPr>
          <w:p w14:paraId="4A1CBB53" w14:textId="2DEC0F7B"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c>
          <w:tcPr>
            <w:tcW w:w="2047" w:type="dxa"/>
            <w:tcBorders>
              <w:top w:val="nil"/>
              <w:left w:val="nil"/>
              <w:bottom w:val="nil"/>
              <w:right w:val="nil"/>
            </w:tcBorders>
            <w:shd w:val="clear" w:color="auto" w:fill="auto"/>
            <w:noWrap/>
            <w:vAlign w:val="bottom"/>
          </w:tcPr>
          <w:p w14:paraId="4B4B3DF0" w14:textId="541AA9D7"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100</w:t>
            </w:r>
          </w:p>
        </w:tc>
      </w:tr>
      <w:tr w:rsidR="00DE42D3" w:rsidRPr="00706C4E" w14:paraId="63C9833E" w14:textId="77777777" w:rsidTr="00576C86">
        <w:trPr>
          <w:trHeight w:val="360"/>
        </w:trPr>
        <w:tc>
          <w:tcPr>
            <w:tcW w:w="3672" w:type="dxa"/>
            <w:tcBorders>
              <w:top w:val="nil"/>
              <w:left w:val="nil"/>
              <w:bottom w:val="single" w:sz="4" w:space="0" w:color="auto"/>
              <w:right w:val="nil"/>
            </w:tcBorders>
            <w:shd w:val="clear" w:color="auto" w:fill="auto"/>
            <w:noWrap/>
            <w:vAlign w:val="bottom"/>
            <w:hideMark/>
          </w:tcPr>
          <w:p w14:paraId="66A11F16" w14:textId="77777777" w:rsidR="00DE42D3" w:rsidRPr="00706C4E" w:rsidRDefault="00DE42D3" w:rsidP="007937B8">
            <w:pP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 xml:space="preserve"> Exon coverage (%) depth ≥20</w:t>
            </w:r>
          </w:p>
        </w:tc>
        <w:tc>
          <w:tcPr>
            <w:tcW w:w="1326" w:type="dxa"/>
            <w:tcBorders>
              <w:top w:val="nil"/>
              <w:left w:val="nil"/>
              <w:bottom w:val="single" w:sz="4" w:space="0" w:color="auto"/>
              <w:right w:val="nil"/>
            </w:tcBorders>
            <w:shd w:val="clear" w:color="auto" w:fill="auto"/>
            <w:noWrap/>
            <w:vAlign w:val="bottom"/>
          </w:tcPr>
          <w:p w14:paraId="4E3275F1" w14:textId="1DF273E0"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99.3</w:t>
            </w:r>
          </w:p>
        </w:tc>
        <w:tc>
          <w:tcPr>
            <w:tcW w:w="3113" w:type="dxa"/>
            <w:tcBorders>
              <w:top w:val="nil"/>
              <w:left w:val="nil"/>
              <w:bottom w:val="single" w:sz="4" w:space="0" w:color="auto"/>
              <w:right w:val="nil"/>
            </w:tcBorders>
            <w:shd w:val="clear" w:color="auto" w:fill="auto"/>
            <w:noWrap/>
            <w:vAlign w:val="bottom"/>
          </w:tcPr>
          <w:p w14:paraId="00E38E6C" w14:textId="795418E3"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98.7 to 99.9</w:t>
            </w:r>
          </w:p>
        </w:tc>
        <w:tc>
          <w:tcPr>
            <w:tcW w:w="2047" w:type="dxa"/>
            <w:tcBorders>
              <w:top w:val="nil"/>
              <w:left w:val="nil"/>
              <w:bottom w:val="single" w:sz="4" w:space="0" w:color="auto"/>
              <w:right w:val="nil"/>
            </w:tcBorders>
            <w:shd w:val="clear" w:color="auto" w:fill="auto"/>
            <w:noWrap/>
            <w:vAlign w:val="bottom"/>
          </w:tcPr>
          <w:p w14:paraId="34DB7FFB" w14:textId="2A4BA55E" w:rsidR="00DE42D3" w:rsidRPr="00706C4E" w:rsidRDefault="00DE42D3" w:rsidP="007937B8">
            <w:pPr>
              <w:jc w:val="center"/>
              <w:rPr>
                <w:rFonts w:ascii="Calibri" w:eastAsia="ＭＳ Ｐゴシック" w:hAnsi="Calibri" w:cs="Calibri"/>
                <w:color w:val="000000" w:themeColor="text1"/>
                <w:kern w:val="0"/>
                <w:sz w:val="24"/>
                <w:szCs w:val="24"/>
              </w:rPr>
            </w:pPr>
            <w:r w:rsidRPr="00706C4E">
              <w:rPr>
                <w:rFonts w:ascii="Calibri" w:eastAsia="ＭＳ Ｐゴシック" w:hAnsi="Calibri" w:cs="Calibri"/>
                <w:color w:val="000000" w:themeColor="text1"/>
                <w:kern w:val="0"/>
                <w:sz w:val="24"/>
                <w:szCs w:val="24"/>
              </w:rPr>
              <w:t>97.5 to 100</w:t>
            </w:r>
          </w:p>
        </w:tc>
      </w:tr>
    </w:tbl>
    <w:p w14:paraId="5501B14B" w14:textId="77777777" w:rsidR="00051CF0" w:rsidRPr="00706C4E" w:rsidRDefault="00051CF0" w:rsidP="00CB1BF6">
      <w:pPr>
        <w:rPr>
          <w:rFonts w:ascii="Calibri" w:hAnsi="Calibri" w:cs="Calibri"/>
          <w:b/>
          <w:sz w:val="24"/>
          <w:szCs w:val="24"/>
        </w:rPr>
        <w:sectPr w:rsidR="00051CF0" w:rsidRPr="00706C4E" w:rsidSect="00940DCF">
          <w:pgSz w:w="16838" w:h="11906" w:orient="landscape"/>
          <w:pgMar w:top="720" w:right="720" w:bottom="720" w:left="720" w:header="851" w:footer="992" w:gutter="0"/>
          <w:cols w:space="425"/>
          <w:docGrid w:type="lines" w:linePitch="360"/>
        </w:sectPr>
      </w:pPr>
    </w:p>
    <w:p w14:paraId="2D5DE66D" w14:textId="6104E94F" w:rsidR="001B1DCB" w:rsidRPr="00706C4E" w:rsidRDefault="00CB1BF6" w:rsidP="00D22AFF">
      <w:pPr>
        <w:spacing w:line="480" w:lineRule="auto"/>
        <w:rPr>
          <w:rFonts w:ascii="Calibri" w:eastAsia="ＭＳ Ｐゴシック" w:hAnsi="Calibri" w:cs="Calibri"/>
          <w:color w:val="000000" w:themeColor="text1"/>
          <w:sz w:val="24"/>
          <w:szCs w:val="24"/>
        </w:rPr>
      </w:pPr>
      <w:r w:rsidRPr="00706C4E">
        <w:rPr>
          <w:rFonts w:ascii="Calibri" w:hAnsi="Calibri" w:cs="Calibri"/>
          <w:b/>
          <w:sz w:val="24"/>
          <w:szCs w:val="24"/>
        </w:rPr>
        <w:lastRenderedPageBreak/>
        <w:t>Supplemental Table 3</w:t>
      </w:r>
      <w:r w:rsidR="00BC32A4" w:rsidRPr="00706C4E">
        <w:rPr>
          <w:rFonts w:ascii="Calibri" w:hAnsi="Calibri" w:cs="Calibri"/>
          <w:b/>
          <w:sz w:val="24"/>
          <w:szCs w:val="24"/>
        </w:rPr>
        <w:t xml:space="preserve"> (</w:t>
      </w:r>
      <w:r w:rsidR="004A7AC3" w:rsidRPr="00706C4E">
        <w:rPr>
          <w:rFonts w:ascii="Calibri" w:hAnsi="Calibri" w:cs="Calibri"/>
          <w:b/>
          <w:sz w:val="24"/>
          <w:szCs w:val="24"/>
        </w:rPr>
        <w:t>Table S3</w:t>
      </w:r>
      <w:r w:rsidR="00BC32A4" w:rsidRPr="00706C4E">
        <w:rPr>
          <w:rFonts w:ascii="Calibri" w:hAnsi="Calibri" w:cs="Calibri"/>
          <w:b/>
          <w:sz w:val="24"/>
          <w:szCs w:val="24"/>
        </w:rPr>
        <w:t xml:space="preserve">): </w:t>
      </w:r>
      <w:r w:rsidR="00A27CCD" w:rsidRPr="00706C4E">
        <w:rPr>
          <w:rFonts w:ascii="Calibri" w:hAnsi="Calibri" w:cs="Calibri"/>
          <w:b/>
          <w:sz w:val="24"/>
          <w:szCs w:val="24"/>
        </w:rPr>
        <w:t>M</w:t>
      </w:r>
      <w:r w:rsidR="004C6085" w:rsidRPr="00706C4E">
        <w:rPr>
          <w:rFonts w:ascii="Calibri" w:hAnsi="Calibri" w:cs="Calibri"/>
          <w:b/>
          <w:sz w:val="24"/>
          <w:szCs w:val="24"/>
        </w:rPr>
        <w:t xml:space="preserve">utations </w:t>
      </w:r>
      <w:r w:rsidR="00532879" w:rsidRPr="00706C4E">
        <w:rPr>
          <w:rFonts w:ascii="Calibri" w:hAnsi="Calibri" w:cs="Calibri"/>
          <w:b/>
          <w:sz w:val="24"/>
          <w:szCs w:val="24"/>
        </w:rPr>
        <w:t xml:space="preserve">in </w:t>
      </w:r>
      <w:r w:rsidR="002048FF" w:rsidRPr="00706C4E">
        <w:rPr>
          <w:rFonts w:ascii="Calibri" w:hAnsi="Calibri" w:cs="Calibri"/>
          <w:b/>
          <w:sz w:val="24"/>
          <w:szCs w:val="24"/>
        </w:rPr>
        <w:t xml:space="preserve">the </w:t>
      </w:r>
      <w:r w:rsidR="002263E4" w:rsidRPr="00706C4E">
        <w:rPr>
          <w:rFonts w:ascii="Calibri" w:eastAsia="ＭＳ Ｐゴシック" w:hAnsi="Calibri" w:cs="Calibri"/>
          <w:b/>
          <w:i/>
          <w:color w:val="000000" w:themeColor="text1"/>
          <w:sz w:val="24"/>
          <w:szCs w:val="24"/>
        </w:rPr>
        <w:t>PKD1</w:t>
      </w:r>
      <w:r w:rsidR="002263E4" w:rsidRPr="00706C4E">
        <w:rPr>
          <w:rFonts w:ascii="Calibri" w:eastAsia="ＭＳ Ｐゴシック" w:hAnsi="Calibri" w:cs="Calibri"/>
          <w:b/>
          <w:color w:val="000000" w:themeColor="text1"/>
          <w:sz w:val="24"/>
          <w:szCs w:val="24"/>
        </w:rPr>
        <w:t xml:space="preserve"> truncating </w:t>
      </w:r>
      <w:r w:rsidR="00532879" w:rsidRPr="00706C4E">
        <w:rPr>
          <w:rFonts w:ascii="Calibri" w:eastAsia="ＭＳ Ｐゴシック" w:hAnsi="Calibri" w:cs="Calibri"/>
          <w:b/>
          <w:color w:val="000000" w:themeColor="text1"/>
          <w:sz w:val="24"/>
          <w:szCs w:val="24"/>
        </w:rPr>
        <w:t>group</w:t>
      </w:r>
      <w:r w:rsidR="006A2EB8" w:rsidRPr="00706C4E">
        <w:rPr>
          <w:rFonts w:ascii="Calibri" w:eastAsia="ＭＳ Ｐゴシック" w:hAnsi="Calibri" w:cs="Calibri"/>
          <w:b/>
          <w:color w:val="000000" w:themeColor="text1"/>
          <w:sz w:val="24"/>
          <w:szCs w:val="24"/>
        </w:rPr>
        <w:t>.</w:t>
      </w:r>
    </w:p>
    <w:tbl>
      <w:tblPr>
        <w:tblStyle w:val="11"/>
        <w:tblW w:w="0" w:type="auto"/>
        <w:tblLook w:val="04A0" w:firstRow="1" w:lastRow="0" w:firstColumn="1" w:lastColumn="0" w:noHBand="0" w:noVBand="1"/>
      </w:tblPr>
      <w:tblGrid>
        <w:gridCol w:w="1114"/>
        <w:gridCol w:w="1243"/>
        <w:gridCol w:w="820"/>
        <w:gridCol w:w="785"/>
        <w:gridCol w:w="2695"/>
        <w:gridCol w:w="1689"/>
        <w:gridCol w:w="1159"/>
        <w:gridCol w:w="999"/>
        <w:gridCol w:w="1057"/>
        <w:gridCol w:w="986"/>
        <w:gridCol w:w="993"/>
        <w:gridCol w:w="1011"/>
        <w:gridCol w:w="1063"/>
      </w:tblGrid>
      <w:tr w:rsidR="00F03061" w:rsidRPr="00706C4E" w14:paraId="74210A97" w14:textId="066BAD77" w:rsidTr="00EA72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dxa"/>
          </w:tcPr>
          <w:p w14:paraId="22EBAAA4" w14:textId="25847CA5" w:rsidR="00DD28CE" w:rsidRPr="00706C4E" w:rsidRDefault="00DD28CE" w:rsidP="00CB1BF6">
            <w:pPr>
              <w:rPr>
                <w:rFonts w:ascii="Calibri" w:eastAsia="ＭＳ Ｐゴシック" w:hAnsi="Calibri" w:cs="Calibri"/>
                <w:b w:val="0"/>
                <w:color w:val="000000" w:themeColor="text1"/>
                <w:vertAlign w:val="superscript"/>
              </w:rPr>
            </w:pPr>
            <w:r w:rsidRPr="00706C4E">
              <w:rPr>
                <w:rFonts w:ascii="Calibri" w:eastAsia="ＭＳ Ｐゴシック" w:hAnsi="Calibri" w:cs="Calibri"/>
                <w:b w:val="0"/>
                <w:color w:val="000000" w:themeColor="text1"/>
              </w:rPr>
              <w:t xml:space="preserve">Patient No. </w:t>
            </w:r>
            <w:r w:rsidRPr="00706C4E">
              <w:rPr>
                <w:rFonts w:ascii="Calibri" w:eastAsia="ＭＳ Ｐゴシック" w:hAnsi="Calibri" w:cs="Calibri"/>
                <w:b w:val="0"/>
                <w:color w:val="000000" w:themeColor="text1"/>
                <w:vertAlign w:val="superscript"/>
              </w:rPr>
              <w:t>a</w:t>
            </w:r>
          </w:p>
        </w:tc>
        <w:tc>
          <w:tcPr>
            <w:tcW w:w="1244" w:type="dxa"/>
          </w:tcPr>
          <w:p w14:paraId="45FE13C5" w14:textId="32211805" w:rsidR="00DD28CE" w:rsidRPr="00706C4E" w:rsidRDefault="00DD28CE"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Mutation</w:t>
            </w:r>
          </w:p>
        </w:tc>
        <w:tc>
          <w:tcPr>
            <w:tcW w:w="821" w:type="dxa"/>
          </w:tcPr>
          <w:p w14:paraId="3F493D44" w14:textId="075AA1FB" w:rsidR="00DD28CE" w:rsidRPr="00706C4E" w:rsidRDefault="00DD28CE"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Gene</w:t>
            </w:r>
          </w:p>
        </w:tc>
        <w:tc>
          <w:tcPr>
            <w:tcW w:w="785" w:type="dxa"/>
          </w:tcPr>
          <w:p w14:paraId="20588CB5" w14:textId="77777777" w:rsidR="00DD28CE" w:rsidRPr="00706C4E" w:rsidRDefault="00DD28CE"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bCs w:val="0"/>
                <w:color w:val="000000" w:themeColor="text1"/>
              </w:rPr>
            </w:pPr>
            <w:r w:rsidRPr="00706C4E">
              <w:rPr>
                <w:rFonts w:ascii="Calibri" w:eastAsia="ＭＳ Ｐゴシック" w:hAnsi="Calibri" w:cs="Calibri"/>
                <w:b w:val="0"/>
                <w:color w:val="000000" w:themeColor="text1"/>
              </w:rPr>
              <w:t>Exon/</w:t>
            </w:r>
          </w:p>
          <w:p w14:paraId="77C0253A" w14:textId="131B7B5E" w:rsidR="00DD28CE" w:rsidRPr="00706C4E" w:rsidRDefault="00DD28CE"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Intron</w:t>
            </w:r>
          </w:p>
        </w:tc>
        <w:tc>
          <w:tcPr>
            <w:tcW w:w="2696" w:type="dxa"/>
          </w:tcPr>
          <w:p w14:paraId="216125DF" w14:textId="50CD9483" w:rsidR="00DD28CE" w:rsidRPr="00706C4E" w:rsidRDefault="00DD28CE"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vertAlign w:val="superscript"/>
              </w:rPr>
            </w:pPr>
            <w:r w:rsidRPr="00706C4E">
              <w:rPr>
                <w:rFonts w:ascii="Calibri" w:eastAsia="ＭＳ Ｐゴシック" w:hAnsi="Calibri" w:cs="Calibri"/>
                <w:b w:val="0"/>
                <w:color w:val="000000" w:themeColor="text1"/>
              </w:rPr>
              <w:t xml:space="preserve">cDNA change </w:t>
            </w:r>
            <w:r w:rsidRPr="00706C4E">
              <w:rPr>
                <w:rFonts w:ascii="Calibri" w:eastAsia="ＭＳ Ｐゴシック" w:hAnsi="Calibri" w:cs="Calibri"/>
                <w:b w:val="0"/>
                <w:color w:val="000000" w:themeColor="text1"/>
                <w:vertAlign w:val="superscript"/>
              </w:rPr>
              <w:t>b</w:t>
            </w:r>
          </w:p>
        </w:tc>
        <w:tc>
          <w:tcPr>
            <w:tcW w:w="1691" w:type="dxa"/>
          </w:tcPr>
          <w:p w14:paraId="26F6A2F8" w14:textId="6883E574" w:rsidR="00DD28CE" w:rsidRPr="00706C4E" w:rsidRDefault="00DD28CE"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Protein change</w:t>
            </w:r>
          </w:p>
        </w:tc>
        <w:tc>
          <w:tcPr>
            <w:tcW w:w="1150" w:type="dxa"/>
          </w:tcPr>
          <w:p w14:paraId="5ED6DE75" w14:textId="742336B7" w:rsidR="00DD28CE" w:rsidRPr="00706C4E" w:rsidRDefault="00DD28CE"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ADPKD Mutation Database</w:t>
            </w:r>
          </w:p>
        </w:tc>
        <w:tc>
          <w:tcPr>
            <w:tcW w:w="1000" w:type="dxa"/>
          </w:tcPr>
          <w:p w14:paraId="7724242B" w14:textId="4C51B300" w:rsidR="00DD28CE" w:rsidRPr="00706C4E" w:rsidRDefault="00DD28CE"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color w:val="000000" w:themeColor="text1"/>
              </w:rPr>
              <w:t>CADD</w:t>
            </w:r>
          </w:p>
        </w:tc>
        <w:tc>
          <w:tcPr>
            <w:tcW w:w="1057" w:type="dxa"/>
          </w:tcPr>
          <w:p w14:paraId="5291A2D6" w14:textId="29077402" w:rsidR="00DD28CE" w:rsidRPr="00706C4E" w:rsidRDefault="00DD28CE"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color w:val="000000" w:themeColor="text1"/>
              </w:rPr>
              <w:t>Polyphen</w:t>
            </w:r>
          </w:p>
        </w:tc>
        <w:tc>
          <w:tcPr>
            <w:tcW w:w="987" w:type="dxa"/>
          </w:tcPr>
          <w:p w14:paraId="3424AD86" w14:textId="04D9F4AD" w:rsidR="00DD28CE" w:rsidRPr="00706C4E" w:rsidRDefault="00081EF8"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color w:val="000000" w:themeColor="text1"/>
              </w:rPr>
              <w:t>SIFT</w:t>
            </w:r>
          </w:p>
        </w:tc>
        <w:tc>
          <w:tcPr>
            <w:tcW w:w="994" w:type="dxa"/>
          </w:tcPr>
          <w:p w14:paraId="6FEE76BF" w14:textId="6B7C6EB3" w:rsidR="00DD28CE" w:rsidRPr="00706C4E" w:rsidRDefault="009D7C82"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color w:val="000000" w:themeColor="text1"/>
              </w:rPr>
              <w:t>ExAC</w:t>
            </w:r>
          </w:p>
        </w:tc>
        <w:tc>
          <w:tcPr>
            <w:tcW w:w="1011" w:type="dxa"/>
          </w:tcPr>
          <w:p w14:paraId="25A39250" w14:textId="0F6A0347" w:rsidR="00DD28CE" w:rsidRPr="00706C4E" w:rsidRDefault="00D93D3B"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color w:val="000000" w:themeColor="text1"/>
              </w:rPr>
              <w:t>ToMMo</w:t>
            </w:r>
          </w:p>
        </w:tc>
        <w:tc>
          <w:tcPr>
            <w:tcW w:w="1063" w:type="dxa"/>
          </w:tcPr>
          <w:p w14:paraId="2BE34BD4" w14:textId="3A95F34D" w:rsidR="00DD28CE" w:rsidRPr="00706C4E" w:rsidRDefault="00DD28CE"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bCs w:val="0"/>
                <w:color w:val="000000" w:themeColor="text1"/>
              </w:rPr>
            </w:pPr>
            <w:r w:rsidRPr="00706C4E">
              <w:rPr>
                <w:rFonts w:ascii="Calibri" w:eastAsia="ＭＳ Ｐゴシック" w:hAnsi="Calibri" w:cs="Calibri"/>
                <w:b w:val="0"/>
                <w:color w:val="000000" w:themeColor="text1"/>
              </w:rPr>
              <w:t>Previous</w:t>
            </w:r>
          </w:p>
          <w:p w14:paraId="6BEA6108" w14:textId="1BB552C3" w:rsidR="00DD28CE" w:rsidRPr="00706C4E" w:rsidRDefault="00DD28CE" w:rsidP="00CB1BF6">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Reports</w:t>
            </w:r>
          </w:p>
        </w:tc>
      </w:tr>
      <w:tr w:rsidR="00F03061" w:rsidRPr="00706C4E" w14:paraId="3F5631B4" w14:textId="23489EE9" w:rsidTr="00EA72BE">
        <w:tc>
          <w:tcPr>
            <w:cnfStyle w:val="001000000000" w:firstRow="0" w:lastRow="0" w:firstColumn="1" w:lastColumn="0" w:oddVBand="0" w:evenVBand="0" w:oddHBand="0" w:evenHBand="0" w:firstRowFirstColumn="0" w:firstRowLastColumn="0" w:lastRowFirstColumn="0" w:lastRowLastColumn="0"/>
            <w:tcW w:w="1115" w:type="dxa"/>
          </w:tcPr>
          <w:p w14:paraId="32A025C3" w14:textId="3D0772AC" w:rsidR="00DD28CE" w:rsidRPr="00706C4E" w:rsidRDefault="00DD28CE" w:rsidP="00CB1BF6">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7</w:t>
            </w:r>
          </w:p>
        </w:tc>
        <w:tc>
          <w:tcPr>
            <w:tcW w:w="1244" w:type="dxa"/>
          </w:tcPr>
          <w:p w14:paraId="44D57AB0" w14:textId="78EE4A79"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frameshift</w:t>
            </w:r>
          </w:p>
        </w:tc>
        <w:tc>
          <w:tcPr>
            <w:tcW w:w="821" w:type="dxa"/>
          </w:tcPr>
          <w:p w14:paraId="4CD08B67" w14:textId="20AD1997"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785" w:type="dxa"/>
          </w:tcPr>
          <w:p w14:paraId="7780C39C" w14:textId="18A04A24"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42</w:t>
            </w:r>
          </w:p>
        </w:tc>
        <w:tc>
          <w:tcPr>
            <w:tcW w:w="2696" w:type="dxa"/>
          </w:tcPr>
          <w:p w14:paraId="21DD25AB" w14:textId="46B0768F"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1692_11693delTC</w:t>
            </w:r>
          </w:p>
        </w:tc>
        <w:tc>
          <w:tcPr>
            <w:tcW w:w="1691" w:type="dxa"/>
          </w:tcPr>
          <w:p w14:paraId="3BFADD79" w14:textId="3B12FC13"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S3898fs</w:t>
            </w:r>
          </w:p>
        </w:tc>
        <w:tc>
          <w:tcPr>
            <w:tcW w:w="1150" w:type="dxa"/>
          </w:tcPr>
          <w:p w14:paraId="220F4852" w14:textId="35BBA668"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0" w:type="dxa"/>
          </w:tcPr>
          <w:p w14:paraId="01E88A6F" w14:textId="514F4CB8" w:rsidR="00DD28CE" w:rsidRPr="00706C4E" w:rsidRDefault="0088679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57" w:type="dxa"/>
          </w:tcPr>
          <w:p w14:paraId="6D6E3022" w14:textId="3E601A30" w:rsidR="00DD28CE" w:rsidRPr="00706C4E" w:rsidRDefault="0088679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87" w:type="dxa"/>
          </w:tcPr>
          <w:p w14:paraId="5A02986C" w14:textId="2D7E6875" w:rsidR="00DD28CE" w:rsidRPr="00706C4E" w:rsidRDefault="0088679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94" w:type="dxa"/>
          </w:tcPr>
          <w:p w14:paraId="269D8986" w14:textId="77593228" w:rsidR="00DD28CE" w:rsidRPr="00706C4E" w:rsidRDefault="0088679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11" w:type="dxa"/>
          </w:tcPr>
          <w:p w14:paraId="7F3958D8" w14:textId="119966C9" w:rsidR="00DD28CE" w:rsidRPr="00706C4E" w:rsidRDefault="0084204F"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63" w:type="dxa"/>
          </w:tcPr>
          <w:p w14:paraId="34051C53" w14:textId="42C79F5C"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F03061" w:rsidRPr="00706C4E" w14:paraId="6F8A96A0" w14:textId="4854B9B3" w:rsidTr="00EA72BE">
        <w:tc>
          <w:tcPr>
            <w:cnfStyle w:val="001000000000" w:firstRow="0" w:lastRow="0" w:firstColumn="1" w:lastColumn="0" w:oddVBand="0" w:evenVBand="0" w:oddHBand="0" w:evenHBand="0" w:firstRowFirstColumn="0" w:firstRowLastColumn="0" w:lastRowFirstColumn="0" w:lastRowLastColumn="0"/>
            <w:tcW w:w="1115" w:type="dxa"/>
          </w:tcPr>
          <w:p w14:paraId="68BD9DE8" w14:textId="3F59E11A" w:rsidR="00DD28CE" w:rsidRPr="00706C4E" w:rsidRDefault="00DD28CE" w:rsidP="00CB1BF6">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19</w:t>
            </w:r>
          </w:p>
        </w:tc>
        <w:tc>
          <w:tcPr>
            <w:tcW w:w="1244" w:type="dxa"/>
          </w:tcPr>
          <w:p w14:paraId="4D5FAD1D" w14:textId="1B4FB399"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sense</w:t>
            </w:r>
          </w:p>
        </w:tc>
        <w:tc>
          <w:tcPr>
            <w:tcW w:w="821" w:type="dxa"/>
          </w:tcPr>
          <w:p w14:paraId="6A811796" w14:textId="77F6B1E8"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785" w:type="dxa"/>
          </w:tcPr>
          <w:p w14:paraId="7572BE77" w14:textId="584913E1"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43</w:t>
            </w:r>
          </w:p>
        </w:tc>
        <w:tc>
          <w:tcPr>
            <w:tcW w:w="2696" w:type="dxa"/>
          </w:tcPr>
          <w:p w14:paraId="4E01C76D" w14:textId="3ADE761F"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1816G&gt;A</w:t>
            </w:r>
          </w:p>
        </w:tc>
        <w:tc>
          <w:tcPr>
            <w:tcW w:w="1691" w:type="dxa"/>
          </w:tcPr>
          <w:p w14:paraId="354C8587" w14:textId="15EA4914"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W3939*</w:t>
            </w:r>
          </w:p>
        </w:tc>
        <w:tc>
          <w:tcPr>
            <w:tcW w:w="1150" w:type="dxa"/>
          </w:tcPr>
          <w:p w14:paraId="53AB5938" w14:textId="5737C38F"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0" w:type="dxa"/>
          </w:tcPr>
          <w:p w14:paraId="14912D3F" w14:textId="068C7F8D" w:rsidR="00DD28CE" w:rsidRPr="00706C4E" w:rsidRDefault="0084204F"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52.0</w:t>
            </w:r>
          </w:p>
        </w:tc>
        <w:tc>
          <w:tcPr>
            <w:tcW w:w="1057" w:type="dxa"/>
          </w:tcPr>
          <w:p w14:paraId="32652B37" w14:textId="61C80813" w:rsidR="00DD28CE" w:rsidRPr="00706C4E" w:rsidRDefault="0084204F"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87" w:type="dxa"/>
          </w:tcPr>
          <w:p w14:paraId="76F192EC" w14:textId="04C22609" w:rsidR="00DD28CE" w:rsidRPr="00706C4E" w:rsidRDefault="0084204F"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94" w:type="dxa"/>
          </w:tcPr>
          <w:p w14:paraId="76BBBE3F" w14:textId="00DB2114" w:rsidR="00DD28CE" w:rsidRPr="00706C4E" w:rsidRDefault="0084204F"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11" w:type="dxa"/>
          </w:tcPr>
          <w:p w14:paraId="1405933E" w14:textId="3BB564A0" w:rsidR="00DD28CE" w:rsidRPr="00706C4E" w:rsidRDefault="0084204F"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63" w:type="dxa"/>
          </w:tcPr>
          <w:p w14:paraId="7564E130" w14:textId="49105E7C"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F03061" w:rsidRPr="00706C4E" w14:paraId="3D6947AF" w14:textId="65E922FB" w:rsidTr="00EA72BE">
        <w:tc>
          <w:tcPr>
            <w:cnfStyle w:val="001000000000" w:firstRow="0" w:lastRow="0" w:firstColumn="1" w:lastColumn="0" w:oddVBand="0" w:evenVBand="0" w:oddHBand="0" w:evenHBand="0" w:firstRowFirstColumn="0" w:firstRowLastColumn="0" w:lastRowFirstColumn="0" w:lastRowLastColumn="0"/>
            <w:tcW w:w="1115" w:type="dxa"/>
          </w:tcPr>
          <w:p w14:paraId="32C17DCC" w14:textId="20DF6C87" w:rsidR="00DD28CE" w:rsidRPr="00706C4E" w:rsidRDefault="00DD28CE" w:rsidP="00CB1BF6">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38</w:t>
            </w:r>
          </w:p>
        </w:tc>
        <w:tc>
          <w:tcPr>
            <w:tcW w:w="1244" w:type="dxa"/>
          </w:tcPr>
          <w:p w14:paraId="4403D6BF" w14:textId="7957443C"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frameshift</w:t>
            </w:r>
          </w:p>
        </w:tc>
        <w:tc>
          <w:tcPr>
            <w:tcW w:w="821" w:type="dxa"/>
          </w:tcPr>
          <w:p w14:paraId="62523CD8" w14:textId="6C41AC63"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785" w:type="dxa"/>
          </w:tcPr>
          <w:p w14:paraId="07F5140C" w14:textId="5705EB69"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3</w:t>
            </w:r>
          </w:p>
        </w:tc>
        <w:tc>
          <w:tcPr>
            <w:tcW w:w="2696" w:type="dxa"/>
          </w:tcPr>
          <w:p w14:paraId="600EC136" w14:textId="6A0B1D81"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8631delC</w:t>
            </w:r>
          </w:p>
        </w:tc>
        <w:tc>
          <w:tcPr>
            <w:tcW w:w="1691" w:type="dxa"/>
          </w:tcPr>
          <w:p w14:paraId="31171EF1" w14:textId="38110BDE"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N2878fs</w:t>
            </w:r>
          </w:p>
        </w:tc>
        <w:tc>
          <w:tcPr>
            <w:tcW w:w="1150" w:type="dxa"/>
          </w:tcPr>
          <w:p w14:paraId="5F0AD3B9" w14:textId="6EB6001F"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0" w:type="dxa"/>
          </w:tcPr>
          <w:p w14:paraId="640A573F" w14:textId="66752AAD" w:rsidR="00DD28CE" w:rsidRPr="00706C4E" w:rsidRDefault="004E13E9"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57" w:type="dxa"/>
          </w:tcPr>
          <w:p w14:paraId="78324CED" w14:textId="342F05E5" w:rsidR="00DD28CE" w:rsidRPr="00706C4E" w:rsidRDefault="004E13E9"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87" w:type="dxa"/>
          </w:tcPr>
          <w:p w14:paraId="47B61CF5" w14:textId="4CABADFD" w:rsidR="00DD28CE" w:rsidRPr="00706C4E" w:rsidRDefault="004E13E9"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94" w:type="dxa"/>
          </w:tcPr>
          <w:p w14:paraId="2CD1E428" w14:textId="265C058C" w:rsidR="00DD28CE" w:rsidRPr="00706C4E" w:rsidRDefault="004E13E9"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11" w:type="dxa"/>
          </w:tcPr>
          <w:p w14:paraId="7BD7AEE7" w14:textId="2B9E8C01" w:rsidR="00DD28CE" w:rsidRPr="00706C4E" w:rsidRDefault="004E13E9"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63" w:type="dxa"/>
          </w:tcPr>
          <w:p w14:paraId="3BEFDE83" w14:textId="29249793"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F03061" w:rsidRPr="00706C4E" w14:paraId="4DB61561" w14:textId="3EC3654A" w:rsidTr="00EA72BE">
        <w:tc>
          <w:tcPr>
            <w:cnfStyle w:val="001000000000" w:firstRow="0" w:lastRow="0" w:firstColumn="1" w:lastColumn="0" w:oddVBand="0" w:evenVBand="0" w:oddHBand="0" w:evenHBand="0" w:firstRowFirstColumn="0" w:firstRowLastColumn="0" w:lastRowFirstColumn="0" w:lastRowLastColumn="0"/>
            <w:tcW w:w="1115" w:type="dxa"/>
          </w:tcPr>
          <w:p w14:paraId="0AEFD87F" w14:textId="42B3056D" w:rsidR="00DD28CE" w:rsidRPr="00706C4E" w:rsidRDefault="00DD28CE" w:rsidP="00CB1BF6">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39</w:t>
            </w:r>
          </w:p>
        </w:tc>
        <w:tc>
          <w:tcPr>
            <w:tcW w:w="1244" w:type="dxa"/>
          </w:tcPr>
          <w:p w14:paraId="2E514466" w14:textId="3EF12DE9"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sense</w:t>
            </w:r>
          </w:p>
        </w:tc>
        <w:tc>
          <w:tcPr>
            <w:tcW w:w="821" w:type="dxa"/>
          </w:tcPr>
          <w:p w14:paraId="7EB9C2BC" w14:textId="54E11721"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785" w:type="dxa"/>
          </w:tcPr>
          <w:p w14:paraId="3770A3A7" w14:textId="1924F4E9"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6</w:t>
            </w:r>
          </w:p>
        </w:tc>
        <w:tc>
          <w:tcPr>
            <w:tcW w:w="2696" w:type="dxa"/>
          </w:tcPr>
          <w:p w14:paraId="77431328" w14:textId="0DAB2B96"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287G&gt;A</w:t>
            </w:r>
          </w:p>
        </w:tc>
        <w:tc>
          <w:tcPr>
            <w:tcW w:w="1691" w:type="dxa"/>
          </w:tcPr>
          <w:p w14:paraId="6342EF66" w14:textId="05DC32F3"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W429*</w:t>
            </w:r>
          </w:p>
        </w:tc>
        <w:tc>
          <w:tcPr>
            <w:tcW w:w="1150" w:type="dxa"/>
          </w:tcPr>
          <w:p w14:paraId="19E6FE4A" w14:textId="5A932B93"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0" w:type="dxa"/>
          </w:tcPr>
          <w:p w14:paraId="63D71985" w14:textId="39D45959" w:rsidR="00DD28CE" w:rsidRPr="00706C4E" w:rsidRDefault="007E6BB5"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7.7</w:t>
            </w:r>
          </w:p>
        </w:tc>
        <w:tc>
          <w:tcPr>
            <w:tcW w:w="1057" w:type="dxa"/>
          </w:tcPr>
          <w:p w14:paraId="22BDE6D0" w14:textId="35C1591E" w:rsidR="00DD28CE" w:rsidRPr="00706C4E" w:rsidRDefault="007E6BB5"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87" w:type="dxa"/>
          </w:tcPr>
          <w:p w14:paraId="53307A8C" w14:textId="2DED5871" w:rsidR="00DD28CE" w:rsidRPr="00706C4E" w:rsidRDefault="007E6BB5"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94" w:type="dxa"/>
          </w:tcPr>
          <w:p w14:paraId="477DCFDF" w14:textId="407C570F" w:rsidR="00DD28CE" w:rsidRPr="00706C4E" w:rsidRDefault="007E6BB5"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11" w:type="dxa"/>
          </w:tcPr>
          <w:p w14:paraId="631C2FA2" w14:textId="68DEEF89" w:rsidR="00DD28CE" w:rsidRPr="00706C4E" w:rsidRDefault="007E6BB5"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63" w:type="dxa"/>
          </w:tcPr>
          <w:p w14:paraId="6911ACE2" w14:textId="107E94B9"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F03061" w:rsidRPr="00706C4E" w14:paraId="1FA4D2BE" w14:textId="0CC39A6E" w:rsidTr="00EA72BE">
        <w:tc>
          <w:tcPr>
            <w:cnfStyle w:val="001000000000" w:firstRow="0" w:lastRow="0" w:firstColumn="1" w:lastColumn="0" w:oddVBand="0" w:evenVBand="0" w:oddHBand="0" w:evenHBand="0" w:firstRowFirstColumn="0" w:firstRowLastColumn="0" w:lastRowFirstColumn="0" w:lastRowLastColumn="0"/>
            <w:tcW w:w="1115" w:type="dxa"/>
          </w:tcPr>
          <w:p w14:paraId="5D5F026D" w14:textId="5188D150" w:rsidR="00DD28CE" w:rsidRPr="00706C4E" w:rsidRDefault="00DD28CE" w:rsidP="00CB1BF6">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55</w:t>
            </w:r>
          </w:p>
        </w:tc>
        <w:tc>
          <w:tcPr>
            <w:tcW w:w="1244" w:type="dxa"/>
          </w:tcPr>
          <w:p w14:paraId="20ED07C9" w14:textId="40B54957"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frameshift</w:t>
            </w:r>
          </w:p>
        </w:tc>
        <w:tc>
          <w:tcPr>
            <w:tcW w:w="821" w:type="dxa"/>
          </w:tcPr>
          <w:p w14:paraId="40506AFC" w14:textId="412DD027"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785" w:type="dxa"/>
          </w:tcPr>
          <w:p w14:paraId="68250B87" w14:textId="227488D8"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42</w:t>
            </w:r>
          </w:p>
        </w:tc>
        <w:tc>
          <w:tcPr>
            <w:tcW w:w="2696" w:type="dxa"/>
          </w:tcPr>
          <w:p w14:paraId="70382CE8" w14:textId="64FDF931"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1569_11572dupTACA</w:t>
            </w:r>
          </w:p>
        </w:tc>
        <w:tc>
          <w:tcPr>
            <w:tcW w:w="1691" w:type="dxa"/>
          </w:tcPr>
          <w:p w14:paraId="361FAB94" w14:textId="17680CBD"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S3858fs</w:t>
            </w:r>
          </w:p>
        </w:tc>
        <w:tc>
          <w:tcPr>
            <w:tcW w:w="1150" w:type="dxa"/>
          </w:tcPr>
          <w:p w14:paraId="78062ACC" w14:textId="02F98B43"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0" w:type="dxa"/>
          </w:tcPr>
          <w:p w14:paraId="53906908" w14:textId="7EE81BAF" w:rsidR="00DD28CE" w:rsidRPr="00706C4E" w:rsidRDefault="006000A3"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57" w:type="dxa"/>
          </w:tcPr>
          <w:p w14:paraId="1648DE41" w14:textId="17D78326" w:rsidR="00DD28CE" w:rsidRPr="00706C4E" w:rsidRDefault="006000A3"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87" w:type="dxa"/>
          </w:tcPr>
          <w:p w14:paraId="61AF4766" w14:textId="4337E28E" w:rsidR="00DD28CE" w:rsidRPr="00706C4E" w:rsidRDefault="006000A3"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94" w:type="dxa"/>
          </w:tcPr>
          <w:p w14:paraId="30985855" w14:textId="3D7C33A0" w:rsidR="00DD28CE" w:rsidRPr="00706C4E" w:rsidRDefault="006000A3"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11" w:type="dxa"/>
          </w:tcPr>
          <w:p w14:paraId="5A82AF67" w14:textId="3E77A7CF" w:rsidR="00DD28CE" w:rsidRPr="00706C4E" w:rsidRDefault="006000A3"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63" w:type="dxa"/>
          </w:tcPr>
          <w:p w14:paraId="47081FB7" w14:textId="71D3842D"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F03061" w:rsidRPr="00706C4E" w14:paraId="6C719496" w14:textId="16EA2E20" w:rsidTr="00EA72BE">
        <w:tc>
          <w:tcPr>
            <w:cnfStyle w:val="001000000000" w:firstRow="0" w:lastRow="0" w:firstColumn="1" w:lastColumn="0" w:oddVBand="0" w:evenVBand="0" w:oddHBand="0" w:evenHBand="0" w:firstRowFirstColumn="0" w:firstRowLastColumn="0" w:lastRowFirstColumn="0" w:lastRowLastColumn="0"/>
            <w:tcW w:w="1115" w:type="dxa"/>
          </w:tcPr>
          <w:p w14:paraId="1135759A" w14:textId="31AAF9B3" w:rsidR="00DD28CE" w:rsidRPr="00706C4E" w:rsidRDefault="00DD28CE" w:rsidP="00CB1BF6">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65</w:t>
            </w:r>
          </w:p>
        </w:tc>
        <w:tc>
          <w:tcPr>
            <w:tcW w:w="1244" w:type="dxa"/>
          </w:tcPr>
          <w:p w14:paraId="4AED5FB9" w14:textId="334CB8F0"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frameshift</w:t>
            </w:r>
          </w:p>
        </w:tc>
        <w:tc>
          <w:tcPr>
            <w:tcW w:w="821" w:type="dxa"/>
          </w:tcPr>
          <w:p w14:paraId="0F7E20B0" w14:textId="1AFE69EA"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785" w:type="dxa"/>
          </w:tcPr>
          <w:p w14:paraId="74B8C9AA" w14:textId="6BB29451"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5</w:t>
            </w:r>
          </w:p>
        </w:tc>
        <w:tc>
          <w:tcPr>
            <w:tcW w:w="2696" w:type="dxa"/>
          </w:tcPr>
          <w:p w14:paraId="701D74C4" w14:textId="0DB502CC"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6733_6740delATCCAGGC</w:t>
            </w:r>
          </w:p>
        </w:tc>
        <w:tc>
          <w:tcPr>
            <w:tcW w:w="1691" w:type="dxa"/>
          </w:tcPr>
          <w:p w14:paraId="351586B4" w14:textId="0DBD73D3"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I2245fs</w:t>
            </w:r>
          </w:p>
        </w:tc>
        <w:tc>
          <w:tcPr>
            <w:tcW w:w="1150" w:type="dxa"/>
          </w:tcPr>
          <w:p w14:paraId="15DD78D7" w14:textId="0BE4E0F2"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0" w:type="dxa"/>
          </w:tcPr>
          <w:p w14:paraId="2D70FAEE" w14:textId="4F92DC52" w:rsidR="00DD28CE" w:rsidRPr="00706C4E" w:rsidRDefault="00953BA8"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57" w:type="dxa"/>
          </w:tcPr>
          <w:p w14:paraId="27F5A98A" w14:textId="19776D8C" w:rsidR="00DD28CE" w:rsidRPr="00706C4E" w:rsidRDefault="00B9091C"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87" w:type="dxa"/>
          </w:tcPr>
          <w:p w14:paraId="0C4C78F3" w14:textId="71E478E8" w:rsidR="00DD28CE" w:rsidRPr="00706C4E" w:rsidRDefault="00B9091C"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94" w:type="dxa"/>
          </w:tcPr>
          <w:p w14:paraId="31698537" w14:textId="41738173" w:rsidR="00DD28CE" w:rsidRPr="00706C4E" w:rsidRDefault="00B9091C"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11" w:type="dxa"/>
          </w:tcPr>
          <w:p w14:paraId="57E7C984" w14:textId="7B804494" w:rsidR="00DD28CE" w:rsidRPr="00706C4E" w:rsidRDefault="00B9091C"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63" w:type="dxa"/>
          </w:tcPr>
          <w:p w14:paraId="30F851A6" w14:textId="603121BA"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F03061" w:rsidRPr="00706C4E" w14:paraId="4B021198" w14:textId="1983F25D" w:rsidTr="00EA72BE">
        <w:tc>
          <w:tcPr>
            <w:cnfStyle w:val="001000000000" w:firstRow="0" w:lastRow="0" w:firstColumn="1" w:lastColumn="0" w:oddVBand="0" w:evenVBand="0" w:oddHBand="0" w:evenHBand="0" w:firstRowFirstColumn="0" w:firstRowLastColumn="0" w:lastRowFirstColumn="0" w:lastRowLastColumn="0"/>
            <w:tcW w:w="1115" w:type="dxa"/>
          </w:tcPr>
          <w:p w14:paraId="5C5E3F71" w14:textId="085A4465" w:rsidR="00DD28CE" w:rsidRPr="00706C4E" w:rsidRDefault="00DD28CE" w:rsidP="00CB1BF6">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66</w:t>
            </w:r>
          </w:p>
        </w:tc>
        <w:tc>
          <w:tcPr>
            <w:tcW w:w="1244" w:type="dxa"/>
          </w:tcPr>
          <w:p w14:paraId="26B4C31F" w14:textId="71753349"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sense</w:t>
            </w:r>
          </w:p>
        </w:tc>
        <w:tc>
          <w:tcPr>
            <w:tcW w:w="821" w:type="dxa"/>
          </w:tcPr>
          <w:p w14:paraId="7FAE3368" w14:textId="0A635639"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785" w:type="dxa"/>
          </w:tcPr>
          <w:p w14:paraId="58F710FE" w14:textId="3CF0DD10"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5</w:t>
            </w:r>
          </w:p>
        </w:tc>
        <w:tc>
          <w:tcPr>
            <w:tcW w:w="2696" w:type="dxa"/>
          </w:tcPr>
          <w:p w14:paraId="1953D5FD" w14:textId="28F67BE9"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6472C&gt;T</w:t>
            </w:r>
          </w:p>
        </w:tc>
        <w:tc>
          <w:tcPr>
            <w:tcW w:w="1691" w:type="dxa"/>
          </w:tcPr>
          <w:p w14:paraId="40450C19" w14:textId="5CED7C09"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Q2158*</w:t>
            </w:r>
          </w:p>
        </w:tc>
        <w:tc>
          <w:tcPr>
            <w:tcW w:w="1150" w:type="dxa"/>
          </w:tcPr>
          <w:p w14:paraId="33EDF5F9" w14:textId="39FEF872"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D</w:t>
            </w:r>
            <w:r w:rsidR="007E03A2" w:rsidRPr="00706C4E">
              <w:rPr>
                <w:rFonts w:ascii="Calibri" w:eastAsia="ＭＳ Ｐゴシック" w:hAnsi="Calibri" w:cs="Calibri"/>
                <w:color w:val="000000" w:themeColor="text1"/>
              </w:rPr>
              <w:t>e</w:t>
            </w:r>
            <w:r w:rsidRPr="00706C4E">
              <w:rPr>
                <w:rFonts w:ascii="Calibri" w:eastAsia="ＭＳ Ｐゴシック" w:hAnsi="Calibri" w:cs="Calibri"/>
                <w:color w:val="000000" w:themeColor="text1"/>
              </w:rPr>
              <w:t>finitely Pathogenic</w:t>
            </w:r>
          </w:p>
        </w:tc>
        <w:tc>
          <w:tcPr>
            <w:tcW w:w="1000" w:type="dxa"/>
          </w:tcPr>
          <w:p w14:paraId="6258D589" w14:textId="7F5D8F8B" w:rsidR="00DD28CE" w:rsidRPr="00706C4E" w:rsidRDefault="00953BA8"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37</w:t>
            </w:r>
          </w:p>
        </w:tc>
        <w:tc>
          <w:tcPr>
            <w:tcW w:w="1057" w:type="dxa"/>
          </w:tcPr>
          <w:p w14:paraId="69905D25" w14:textId="535F1966" w:rsidR="00DD28CE" w:rsidRPr="00706C4E" w:rsidRDefault="00953BA8"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87" w:type="dxa"/>
          </w:tcPr>
          <w:p w14:paraId="434332EA" w14:textId="2FB47B67" w:rsidR="00DD28CE" w:rsidRPr="00706C4E" w:rsidRDefault="00953BA8"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94" w:type="dxa"/>
          </w:tcPr>
          <w:p w14:paraId="2872076D" w14:textId="7980B875" w:rsidR="00DD28CE" w:rsidRPr="00706C4E" w:rsidRDefault="00953BA8"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11" w:type="dxa"/>
          </w:tcPr>
          <w:p w14:paraId="12BB0084" w14:textId="17615ABA" w:rsidR="00DD28CE" w:rsidRPr="00706C4E" w:rsidRDefault="00953BA8"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63" w:type="dxa"/>
          </w:tcPr>
          <w:p w14:paraId="75F5A682" w14:textId="5EB3412C"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fldChar w:fldCharType="begin">
                <w:fldData xml:space="preserve">PEVuZE5vdGU+PENpdGU+PEF1dGhvcj5KaW48L0F1dGhvcj48WWVhcj4yMDE2PC9ZZWFyPjxSZWNO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zNTk0NTwvcGFnZXM+PHZv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TU4OC05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EyNTQ4MDY8L3BhZ2VzPjx2b2x1bWU+MzQ3PC92b2x1bWU+PG51bWJl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</w:fldData>
              </w:fldChar>
            </w:r>
            <w:r w:rsidR="006A2155">
              <w:rPr>
                <w:rFonts w:ascii="Calibri" w:eastAsia="ＭＳ Ｐゴシック" w:hAnsi="Calibri" w:cs="Calibri"/>
                <w:color w:val="000000" w:themeColor="text1"/>
              </w:rPr>
              <w:instrText xml:space="preserve"> ADDIN EN.CITE </w:instrText>
            </w:r>
            <w:r w:rsidR="006A2155">
              <w:rPr>
                <w:rFonts w:ascii="Calibri" w:eastAsia="ＭＳ Ｐゴシック" w:hAnsi="Calibri" w:cs="Calibri"/>
                <w:color w:val="000000" w:themeColor="text1"/>
              </w:rPr>
              <w:fldChar w:fldCharType="begin">
                <w:fldData xml:space="preserve">PEVuZE5vdGU+PENpdGU+PEF1dGhvcj5KaW48L0F1dGhvcj48WWVhcj4yMDE2PC9ZZWFyPjxSZWNO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zNTk0NTwvcGFnZXM+PHZv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TU4OC05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EyNTQ4MDY8L3BhZ2VzPjx2b2x1bWU+MzQ3PC92b2x1bWU+PG51bWJl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</w:fldData>
              </w:fldChar>
            </w:r>
            <w:r w:rsidR="006A2155">
              <w:rPr>
                <w:rFonts w:ascii="Calibri" w:eastAsia="ＭＳ Ｐゴシック" w:hAnsi="Calibri" w:cs="Calibri"/>
                <w:color w:val="000000" w:themeColor="text1"/>
              </w:rPr>
              <w:instrText xml:space="preserve"> ADDIN EN.CITE.DATA </w:instrText>
            </w:r>
            <w:r w:rsidR="006A2155">
              <w:rPr>
                <w:rFonts w:ascii="Calibri" w:eastAsia="ＭＳ Ｐゴシック" w:hAnsi="Calibri" w:cs="Calibri"/>
                <w:color w:val="000000" w:themeColor="text1"/>
              </w:rPr>
            </w:r>
            <w:r w:rsidR="006A2155">
              <w:rPr>
                <w:rFonts w:ascii="Calibri" w:eastAsia="ＭＳ Ｐゴシック" w:hAnsi="Calibri" w:cs="Calibri"/>
                <w:color w:val="000000" w:themeColor="text1"/>
              </w:rPr>
              <w:fldChar w:fldCharType="end"/>
            </w:r>
            <w:r w:rsidRPr="00706C4E">
              <w:rPr>
                <w:rFonts w:ascii="Calibri" w:eastAsia="ＭＳ Ｐゴシック" w:hAnsi="Calibri" w:cs="Calibri"/>
                <w:color w:val="000000" w:themeColor="text1"/>
              </w:rPr>
            </w:r>
            <w:r w:rsidRPr="00706C4E">
              <w:rPr>
                <w:rFonts w:ascii="Calibri" w:eastAsia="ＭＳ Ｐゴシック" w:hAnsi="Calibri" w:cs="Calibri"/>
                <w:color w:val="000000" w:themeColor="text1"/>
              </w:rPr>
              <w:fldChar w:fldCharType="separate"/>
            </w:r>
            <w:r w:rsidR="006A2155">
              <w:rPr>
                <w:rFonts w:ascii="Calibri" w:eastAsia="ＭＳ Ｐゴシック" w:hAnsi="Calibri" w:cs="Calibri"/>
                <w:noProof/>
                <w:color w:val="000000" w:themeColor="text1"/>
              </w:rPr>
              <w:t>[1-3]</w:t>
            </w:r>
            <w:r w:rsidRPr="00706C4E">
              <w:rPr>
                <w:rFonts w:ascii="Calibri" w:eastAsia="ＭＳ Ｐゴシック" w:hAnsi="Calibri" w:cs="Calibri"/>
                <w:color w:val="000000" w:themeColor="text1"/>
              </w:rPr>
              <w:fldChar w:fldCharType="end"/>
            </w:r>
          </w:p>
        </w:tc>
      </w:tr>
      <w:tr w:rsidR="00F03061" w:rsidRPr="00706C4E" w14:paraId="4B10BCA5" w14:textId="77777777" w:rsidTr="00EA72BE">
        <w:tc>
          <w:tcPr>
            <w:cnfStyle w:val="001000000000" w:firstRow="0" w:lastRow="0" w:firstColumn="1" w:lastColumn="0" w:oddVBand="0" w:evenVBand="0" w:oddHBand="0" w:evenHBand="0" w:firstRowFirstColumn="0" w:firstRowLastColumn="0" w:lastRowFirstColumn="0" w:lastRowLastColumn="0"/>
            <w:tcW w:w="1115" w:type="dxa"/>
          </w:tcPr>
          <w:p w14:paraId="1665B14F" w14:textId="5E025DB0" w:rsidR="00DD28CE" w:rsidRPr="00706C4E" w:rsidRDefault="00DD28CE" w:rsidP="00CB1BF6">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70</w:t>
            </w:r>
          </w:p>
        </w:tc>
        <w:tc>
          <w:tcPr>
            <w:tcW w:w="1244" w:type="dxa"/>
          </w:tcPr>
          <w:p w14:paraId="564FEE07" w14:textId="46AC2A66"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sense</w:t>
            </w:r>
          </w:p>
        </w:tc>
        <w:tc>
          <w:tcPr>
            <w:tcW w:w="821" w:type="dxa"/>
          </w:tcPr>
          <w:p w14:paraId="536B6393" w14:textId="28E42CC8"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785" w:type="dxa"/>
          </w:tcPr>
          <w:p w14:paraId="59D7E0DB" w14:textId="4358B471"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8</w:t>
            </w:r>
          </w:p>
        </w:tc>
        <w:tc>
          <w:tcPr>
            <w:tcW w:w="2696" w:type="dxa"/>
          </w:tcPr>
          <w:p w14:paraId="49DA2553" w14:textId="00EAB5AE"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687C&gt;T</w:t>
            </w:r>
          </w:p>
        </w:tc>
        <w:tc>
          <w:tcPr>
            <w:tcW w:w="1691" w:type="dxa"/>
          </w:tcPr>
          <w:p w14:paraId="50D6ACFB" w14:textId="0C429A2E"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Q563*</w:t>
            </w:r>
          </w:p>
        </w:tc>
        <w:tc>
          <w:tcPr>
            <w:tcW w:w="1150" w:type="dxa"/>
          </w:tcPr>
          <w:p w14:paraId="56B6EC21" w14:textId="058DEE9B"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D</w:t>
            </w:r>
            <w:r w:rsidR="007E03A2" w:rsidRPr="00706C4E">
              <w:rPr>
                <w:rFonts w:ascii="Calibri" w:eastAsia="ＭＳ Ｐゴシック" w:hAnsi="Calibri" w:cs="Calibri"/>
                <w:color w:val="000000" w:themeColor="text1"/>
              </w:rPr>
              <w:t>e</w:t>
            </w:r>
            <w:r w:rsidRPr="00706C4E">
              <w:rPr>
                <w:rFonts w:ascii="Calibri" w:eastAsia="ＭＳ Ｐゴシック" w:hAnsi="Calibri" w:cs="Calibri"/>
                <w:color w:val="000000" w:themeColor="text1"/>
              </w:rPr>
              <w:t>finitely Pathogenic</w:t>
            </w:r>
          </w:p>
        </w:tc>
        <w:tc>
          <w:tcPr>
            <w:tcW w:w="1000" w:type="dxa"/>
          </w:tcPr>
          <w:p w14:paraId="5EF81FCC" w14:textId="3D0F3116" w:rsidR="00DD28CE" w:rsidRPr="00706C4E" w:rsidRDefault="004B4A76"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36</w:t>
            </w:r>
          </w:p>
        </w:tc>
        <w:tc>
          <w:tcPr>
            <w:tcW w:w="1057" w:type="dxa"/>
          </w:tcPr>
          <w:p w14:paraId="3B32C6AD" w14:textId="4CF0705F" w:rsidR="00DD28CE" w:rsidRPr="00706C4E" w:rsidRDefault="004B4A76"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87" w:type="dxa"/>
          </w:tcPr>
          <w:p w14:paraId="57F8E61F" w14:textId="2309E292" w:rsidR="00DD28CE" w:rsidRPr="00706C4E" w:rsidRDefault="004B4A76"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94" w:type="dxa"/>
          </w:tcPr>
          <w:p w14:paraId="06307403" w14:textId="347ED1FC" w:rsidR="00DD28CE" w:rsidRPr="00706C4E" w:rsidRDefault="004B4A76"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11" w:type="dxa"/>
          </w:tcPr>
          <w:p w14:paraId="1EB6FAE8" w14:textId="31829451" w:rsidR="00DD28CE" w:rsidRPr="00706C4E" w:rsidRDefault="004B4A76"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63" w:type="dxa"/>
          </w:tcPr>
          <w:p w14:paraId="428D8AC0" w14:textId="68D366FB"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fldChar w:fldCharType="begin">
                <w:fldData xml:space="preserve">PEVuZE5vdGU+PENpdGU+PEF1dGhvcj5NY0NsdXNrZXk8L0F1dGhvcj48WWVhcj4yMDAyPC9ZZWFy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</w:fldData>
              </w:fldChar>
            </w:r>
            <w:r w:rsidR="006A2155">
              <w:rPr>
                <w:rFonts w:ascii="Calibri" w:eastAsia="ＭＳ Ｐゴシック" w:hAnsi="Calibri" w:cs="Calibri"/>
                <w:color w:val="000000" w:themeColor="text1"/>
              </w:rPr>
              <w:instrText xml:space="preserve"> ADDIN EN.CITE </w:instrText>
            </w:r>
            <w:r w:rsidR="006A2155">
              <w:rPr>
                <w:rFonts w:ascii="Calibri" w:eastAsia="ＭＳ Ｐゴシック" w:hAnsi="Calibri" w:cs="Calibri"/>
                <w:color w:val="000000" w:themeColor="text1"/>
              </w:rPr>
              <w:fldChar w:fldCharType="begin">
                <w:fldData xml:space="preserve">PEVuZE5vdGU+PENpdGU+PEF1dGhvcj5NY0NsdXNrZXk8L0F1dGhvcj48WWVhcj4yMDAyPC9ZZWFy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</w:fldData>
              </w:fldChar>
            </w:r>
            <w:r w:rsidR="006A2155">
              <w:rPr>
                <w:rFonts w:ascii="Calibri" w:eastAsia="ＭＳ Ｐゴシック" w:hAnsi="Calibri" w:cs="Calibri"/>
                <w:color w:val="000000" w:themeColor="text1"/>
              </w:rPr>
              <w:instrText xml:space="preserve"> ADDIN EN.CITE.DATA </w:instrText>
            </w:r>
            <w:r w:rsidR="006A2155">
              <w:rPr>
                <w:rFonts w:ascii="Calibri" w:eastAsia="ＭＳ Ｐゴシック" w:hAnsi="Calibri" w:cs="Calibri"/>
                <w:color w:val="000000" w:themeColor="text1"/>
              </w:rPr>
            </w:r>
            <w:r w:rsidR="006A2155">
              <w:rPr>
                <w:rFonts w:ascii="Calibri" w:eastAsia="ＭＳ Ｐゴシック" w:hAnsi="Calibri" w:cs="Calibri"/>
                <w:color w:val="000000" w:themeColor="text1"/>
              </w:rPr>
              <w:fldChar w:fldCharType="end"/>
            </w:r>
            <w:r w:rsidRPr="00706C4E">
              <w:rPr>
                <w:rFonts w:ascii="Calibri" w:eastAsia="ＭＳ Ｐゴシック" w:hAnsi="Calibri" w:cs="Calibri"/>
                <w:color w:val="000000" w:themeColor="text1"/>
              </w:rPr>
            </w:r>
            <w:r w:rsidRPr="00706C4E">
              <w:rPr>
                <w:rFonts w:ascii="Calibri" w:eastAsia="ＭＳ Ｐゴシック" w:hAnsi="Calibri" w:cs="Calibri"/>
                <w:color w:val="000000" w:themeColor="text1"/>
              </w:rPr>
              <w:fldChar w:fldCharType="separate"/>
            </w:r>
            <w:r w:rsidR="006A2155">
              <w:rPr>
                <w:rFonts w:ascii="Calibri" w:eastAsia="ＭＳ Ｐゴシック" w:hAnsi="Calibri" w:cs="Calibri"/>
                <w:noProof/>
                <w:color w:val="000000" w:themeColor="text1"/>
              </w:rPr>
              <w:t>[4]</w:t>
            </w:r>
            <w:r w:rsidRPr="00706C4E">
              <w:rPr>
                <w:rFonts w:ascii="Calibri" w:eastAsia="ＭＳ Ｐゴシック" w:hAnsi="Calibri" w:cs="Calibri"/>
                <w:color w:val="000000" w:themeColor="text1"/>
              </w:rPr>
              <w:fldChar w:fldCharType="end"/>
            </w:r>
          </w:p>
        </w:tc>
      </w:tr>
      <w:tr w:rsidR="00F03061" w:rsidRPr="00706C4E" w14:paraId="54E41323" w14:textId="77777777" w:rsidTr="00EA72BE">
        <w:tc>
          <w:tcPr>
            <w:cnfStyle w:val="001000000000" w:firstRow="0" w:lastRow="0" w:firstColumn="1" w:lastColumn="0" w:oddVBand="0" w:evenVBand="0" w:oddHBand="0" w:evenHBand="0" w:firstRowFirstColumn="0" w:firstRowLastColumn="0" w:lastRowFirstColumn="0" w:lastRowLastColumn="0"/>
            <w:tcW w:w="1115" w:type="dxa"/>
          </w:tcPr>
          <w:p w14:paraId="1F157D5C" w14:textId="4F2EAF53" w:rsidR="00DD28CE" w:rsidRPr="00706C4E" w:rsidRDefault="00DD28CE" w:rsidP="00CB1BF6">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74</w:t>
            </w:r>
          </w:p>
        </w:tc>
        <w:tc>
          <w:tcPr>
            <w:tcW w:w="1244" w:type="dxa"/>
          </w:tcPr>
          <w:p w14:paraId="1676FCAE" w14:textId="5C82976A"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frameshift</w:t>
            </w:r>
          </w:p>
        </w:tc>
        <w:tc>
          <w:tcPr>
            <w:tcW w:w="821" w:type="dxa"/>
          </w:tcPr>
          <w:p w14:paraId="6DC852E9" w14:textId="342C1C81"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785" w:type="dxa"/>
          </w:tcPr>
          <w:p w14:paraId="39219B39" w14:textId="0ADAF143"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5</w:t>
            </w:r>
          </w:p>
        </w:tc>
        <w:tc>
          <w:tcPr>
            <w:tcW w:w="2696" w:type="dxa"/>
          </w:tcPr>
          <w:p w14:paraId="594CA6CF" w14:textId="232C5CA1"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5316dupC</w:t>
            </w:r>
          </w:p>
        </w:tc>
        <w:tc>
          <w:tcPr>
            <w:tcW w:w="1691" w:type="dxa"/>
          </w:tcPr>
          <w:p w14:paraId="6CA82984" w14:textId="01010F8E"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T1773fs</w:t>
            </w:r>
          </w:p>
        </w:tc>
        <w:tc>
          <w:tcPr>
            <w:tcW w:w="1150" w:type="dxa"/>
          </w:tcPr>
          <w:p w14:paraId="0A4D9063" w14:textId="4E59F15C"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0" w:type="dxa"/>
          </w:tcPr>
          <w:p w14:paraId="460FC307" w14:textId="373F70C9" w:rsidR="00DD28CE" w:rsidRPr="00706C4E" w:rsidRDefault="004B4A76"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57" w:type="dxa"/>
          </w:tcPr>
          <w:p w14:paraId="6733070E" w14:textId="643BE646" w:rsidR="00DD28CE" w:rsidRPr="00706C4E" w:rsidRDefault="004B4A76"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87" w:type="dxa"/>
          </w:tcPr>
          <w:p w14:paraId="63E64D83" w14:textId="5E2A8424" w:rsidR="00DD28CE" w:rsidRPr="00706C4E" w:rsidRDefault="004B4A76"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94" w:type="dxa"/>
          </w:tcPr>
          <w:p w14:paraId="26337E21" w14:textId="26281C21" w:rsidR="00DD28CE" w:rsidRPr="00706C4E" w:rsidRDefault="004B4A76"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11" w:type="dxa"/>
          </w:tcPr>
          <w:p w14:paraId="717BF6D2" w14:textId="662EF160" w:rsidR="00DD28CE" w:rsidRPr="00706C4E" w:rsidRDefault="004B4A76"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63" w:type="dxa"/>
          </w:tcPr>
          <w:p w14:paraId="5CA8DAF0" w14:textId="16D12B6F"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F03061" w:rsidRPr="00706C4E" w14:paraId="155006A3" w14:textId="77777777" w:rsidTr="00EA72BE">
        <w:tc>
          <w:tcPr>
            <w:cnfStyle w:val="001000000000" w:firstRow="0" w:lastRow="0" w:firstColumn="1" w:lastColumn="0" w:oddVBand="0" w:evenVBand="0" w:oddHBand="0" w:evenHBand="0" w:firstRowFirstColumn="0" w:firstRowLastColumn="0" w:lastRowFirstColumn="0" w:lastRowLastColumn="0"/>
            <w:tcW w:w="1115" w:type="dxa"/>
          </w:tcPr>
          <w:p w14:paraId="45C9E74B" w14:textId="111F8732" w:rsidR="00DD28CE" w:rsidRPr="00706C4E" w:rsidRDefault="00DD28CE" w:rsidP="00CB1BF6">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100</w:t>
            </w:r>
          </w:p>
        </w:tc>
        <w:tc>
          <w:tcPr>
            <w:tcW w:w="1244" w:type="dxa"/>
          </w:tcPr>
          <w:p w14:paraId="6DBAFCB0" w14:textId="1410560C"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frameshift</w:t>
            </w:r>
          </w:p>
        </w:tc>
        <w:tc>
          <w:tcPr>
            <w:tcW w:w="821" w:type="dxa"/>
          </w:tcPr>
          <w:p w14:paraId="397CE0FA" w14:textId="498DA155"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785" w:type="dxa"/>
          </w:tcPr>
          <w:p w14:paraId="06CFA62C" w14:textId="0C6649C5"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8</w:t>
            </w:r>
          </w:p>
        </w:tc>
        <w:tc>
          <w:tcPr>
            <w:tcW w:w="2696" w:type="dxa"/>
          </w:tcPr>
          <w:p w14:paraId="6726A72C" w14:textId="4CCA0D65"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669_1670delCT</w:t>
            </w:r>
          </w:p>
        </w:tc>
        <w:tc>
          <w:tcPr>
            <w:tcW w:w="1691" w:type="dxa"/>
          </w:tcPr>
          <w:p w14:paraId="50E81DDF" w14:textId="39253F93"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L557fs</w:t>
            </w:r>
          </w:p>
        </w:tc>
        <w:tc>
          <w:tcPr>
            <w:tcW w:w="1150" w:type="dxa"/>
          </w:tcPr>
          <w:p w14:paraId="73CEDA83" w14:textId="3474CFCE"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0" w:type="dxa"/>
          </w:tcPr>
          <w:p w14:paraId="7C21B401" w14:textId="3BDBC97A" w:rsidR="00DD28CE" w:rsidRPr="00706C4E" w:rsidRDefault="00EA0524"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57" w:type="dxa"/>
          </w:tcPr>
          <w:p w14:paraId="04FA1876" w14:textId="3C7838F3" w:rsidR="00DD28CE" w:rsidRPr="00706C4E" w:rsidRDefault="00EA0524"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87" w:type="dxa"/>
          </w:tcPr>
          <w:p w14:paraId="123E12FD" w14:textId="1F1F54B3" w:rsidR="00DD28CE" w:rsidRPr="00706C4E" w:rsidRDefault="00EA0524"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94" w:type="dxa"/>
          </w:tcPr>
          <w:p w14:paraId="1C515113" w14:textId="09EE514B" w:rsidR="00DD28CE" w:rsidRPr="00706C4E" w:rsidRDefault="00D22AFF"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11" w:type="dxa"/>
          </w:tcPr>
          <w:p w14:paraId="7F62C5E9" w14:textId="0E5B6CB9" w:rsidR="00DD28CE" w:rsidRPr="00706C4E" w:rsidRDefault="004C3DD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63" w:type="dxa"/>
          </w:tcPr>
          <w:p w14:paraId="61A1C002" w14:textId="1EDF80F4" w:rsidR="00DD28CE" w:rsidRPr="00706C4E" w:rsidRDefault="00DD28CE" w:rsidP="00CB1BF6">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bl>
    <w:p w14:paraId="4D4BE2C1" w14:textId="14776414" w:rsidR="00EA72BE" w:rsidRPr="00706C4E" w:rsidRDefault="002048FF" w:rsidP="004A7F55">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rPr>
        <w:t>CADD, combined annotation-</w:t>
      </w:r>
      <w:r w:rsidR="00EA72BE" w:rsidRPr="00706C4E">
        <w:rPr>
          <w:rFonts w:ascii="Calibri" w:eastAsia="ＭＳ Ｐゴシック" w:hAnsi="Calibri" w:cs="Calibri"/>
          <w:color w:val="000000" w:themeColor="text1"/>
          <w:sz w:val="24"/>
          <w:szCs w:val="24"/>
        </w:rPr>
        <w:t xml:space="preserve">dependent depletion; SIFT, sorting intolerant from tolerant; ExAC, exome aggregation consortium; </w:t>
      </w:r>
    </w:p>
    <w:p w14:paraId="74D11C3E" w14:textId="129A8779" w:rsidR="00EA72BE" w:rsidRPr="00706C4E" w:rsidRDefault="00EA72BE" w:rsidP="004A7F55">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rPr>
        <w:t>ToMMo, Tohoku Medical Megabank Organization</w:t>
      </w:r>
    </w:p>
    <w:p w14:paraId="2D0B8DF0" w14:textId="454EDFF2" w:rsidR="00C05292" w:rsidRPr="00706C4E" w:rsidRDefault="00CA7A5B" w:rsidP="004A7F55">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vertAlign w:val="superscript"/>
        </w:rPr>
        <w:t xml:space="preserve">a </w:t>
      </w:r>
      <w:r w:rsidR="002048FF" w:rsidRPr="00706C4E">
        <w:rPr>
          <w:rFonts w:ascii="Calibri" w:eastAsia="ＭＳ Ｐゴシック" w:hAnsi="Calibri" w:cs="Calibri"/>
          <w:color w:val="000000" w:themeColor="text1"/>
          <w:sz w:val="24"/>
          <w:szCs w:val="24"/>
        </w:rPr>
        <w:t>The p</w:t>
      </w:r>
      <w:r w:rsidR="00A02B95" w:rsidRPr="00706C4E">
        <w:rPr>
          <w:rFonts w:ascii="Calibri" w:eastAsia="ＭＳ Ｐゴシック" w:hAnsi="Calibri" w:cs="Calibri"/>
          <w:color w:val="000000" w:themeColor="text1"/>
          <w:sz w:val="24"/>
          <w:szCs w:val="24"/>
        </w:rPr>
        <w:t>atient No</w:t>
      </w:r>
      <w:r w:rsidR="00595391" w:rsidRPr="00706C4E">
        <w:rPr>
          <w:rFonts w:ascii="Calibri" w:eastAsia="ＭＳ Ｐゴシック" w:hAnsi="Calibri" w:cs="Calibri"/>
          <w:color w:val="000000" w:themeColor="text1"/>
          <w:sz w:val="24"/>
          <w:szCs w:val="24"/>
        </w:rPr>
        <w:t>.</w:t>
      </w:r>
      <w:r w:rsidR="00A02B95" w:rsidRPr="00706C4E">
        <w:rPr>
          <w:rFonts w:ascii="Calibri" w:eastAsia="ＭＳ Ｐゴシック" w:hAnsi="Calibri" w:cs="Calibri"/>
          <w:color w:val="000000" w:themeColor="text1"/>
          <w:sz w:val="24"/>
          <w:szCs w:val="24"/>
        </w:rPr>
        <w:t xml:space="preserve"> </w:t>
      </w:r>
      <w:r w:rsidR="002048FF" w:rsidRPr="00706C4E">
        <w:rPr>
          <w:rFonts w:ascii="Calibri" w:eastAsia="ＭＳ Ｐゴシック" w:hAnsi="Calibri" w:cs="Calibri"/>
          <w:color w:val="000000" w:themeColor="text1"/>
          <w:sz w:val="24"/>
          <w:szCs w:val="24"/>
        </w:rPr>
        <w:t>was assigned by</w:t>
      </w:r>
      <w:r w:rsidR="004A7F55" w:rsidRPr="00706C4E">
        <w:rPr>
          <w:rFonts w:ascii="Calibri" w:eastAsia="ＭＳ Ｐゴシック" w:hAnsi="Calibri" w:cs="Calibri"/>
          <w:color w:val="000000" w:themeColor="text1"/>
          <w:sz w:val="24"/>
          <w:szCs w:val="24"/>
        </w:rPr>
        <w:t xml:space="preserve"> Toranomon Hospital</w:t>
      </w:r>
    </w:p>
    <w:p w14:paraId="03651D84" w14:textId="7DF231AF" w:rsidR="007937B8" w:rsidRPr="00706C4E" w:rsidRDefault="00492FC7" w:rsidP="00CB1BF6">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vertAlign w:val="superscript"/>
        </w:rPr>
        <w:t xml:space="preserve">b </w:t>
      </w:r>
      <w:r w:rsidR="00E67524" w:rsidRPr="00706C4E">
        <w:rPr>
          <w:rFonts w:ascii="Calibri" w:eastAsia="ＭＳ Ｐゴシック" w:hAnsi="Calibri" w:cs="Calibri"/>
          <w:color w:val="000000" w:themeColor="text1"/>
          <w:sz w:val="24"/>
          <w:szCs w:val="24"/>
        </w:rPr>
        <w:t>NCBI re</w:t>
      </w:r>
      <w:r w:rsidR="00E01319" w:rsidRPr="00706C4E">
        <w:rPr>
          <w:rFonts w:ascii="Calibri" w:eastAsia="ＭＳ Ｐゴシック" w:hAnsi="Calibri" w:cs="Calibri"/>
          <w:color w:val="000000" w:themeColor="text1"/>
          <w:sz w:val="24"/>
          <w:szCs w:val="24"/>
        </w:rPr>
        <w:t xml:space="preserve">ference sequences: </w:t>
      </w:r>
      <w:r w:rsidR="00E01319" w:rsidRPr="00706C4E">
        <w:rPr>
          <w:rFonts w:ascii="Calibri" w:eastAsia="ＭＳ Ｐゴシック" w:hAnsi="Calibri" w:cs="Calibri"/>
          <w:i/>
          <w:color w:val="000000" w:themeColor="text1"/>
          <w:sz w:val="24"/>
          <w:szCs w:val="24"/>
        </w:rPr>
        <w:t>PKD1</w:t>
      </w:r>
      <w:r w:rsidR="00E01319" w:rsidRPr="00706C4E">
        <w:rPr>
          <w:rFonts w:ascii="Calibri" w:eastAsia="ＭＳ Ｐゴシック" w:hAnsi="Calibri" w:cs="Calibri"/>
          <w:color w:val="000000" w:themeColor="text1"/>
          <w:sz w:val="24"/>
          <w:szCs w:val="24"/>
        </w:rPr>
        <w:t>, NM_00100</w:t>
      </w:r>
      <w:r w:rsidRPr="00706C4E">
        <w:rPr>
          <w:rFonts w:ascii="Calibri" w:eastAsia="ＭＳ Ｐゴシック" w:hAnsi="Calibri" w:cs="Calibri"/>
          <w:color w:val="000000" w:themeColor="text1"/>
          <w:sz w:val="24"/>
          <w:szCs w:val="24"/>
        </w:rPr>
        <w:t>9944.2</w:t>
      </w:r>
      <w:r w:rsidR="007937B8" w:rsidRPr="00706C4E">
        <w:rPr>
          <w:rFonts w:ascii="Calibri" w:eastAsia="ＭＳ Ｐゴシック" w:hAnsi="Calibri" w:cs="Calibri"/>
          <w:color w:val="000000" w:themeColor="text1"/>
          <w:sz w:val="24"/>
          <w:szCs w:val="24"/>
        </w:rPr>
        <w:br w:type="page"/>
      </w:r>
    </w:p>
    <w:p w14:paraId="5D760A43" w14:textId="4F69008F" w:rsidR="00CB1BF6" w:rsidRPr="00706C4E" w:rsidRDefault="00E97F1C" w:rsidP="00D22AFF">
      <w:pPr>
        <w:spacing w:line="480" w:lineRule="auto"/>
        <w:rPr>
          <w:rFonts w:ascii="Calibri" w:hAnsi="Calibri" w:cs="Calibri"/>
          <w:sz w:val="24"/>
          <w:szCs w:val="24"/>
        </w:rPr>
      </w:pPr>
      <w:r w:rsidRPr="00706C4E">
        <w:rPr>
          <w:rFonts w:ascii="Calibri" w:hAnsi="Calibri" w:cs="Calibri"/>
          <w:b/>
          <w:sz w:val="24"/>
          <w:szCs w:val="24"/>
        </w:rPr>
        <w:lastRenderedPageBreak/>
        <w:t>Supplemental Table 4</w:t>
      </w:r>
      <w:r w:rsidR="00BC32A4" w:rsidRPr="00706C4E">
        <w:rPr>
          <w:rFonts w:ascii="Calibri" w:hAnsi="Calibri" w:cs="Calibri"/>
          <w:b/>
          <w:sz w:val="24"/>
          <w:szCs w:val="24"/>
        </w:rPr>
        <w:t xml:space="preserve"> (</w:t>
      </w:r>
      <w:r w:rsidR="004A7AC3" w:rsidRPr="00706C4E">
        <w:rPr>
          <w:rFonts w:ascii="Calibri" w:hAnsi="Calibri" w:cs="Calibri"/>
          <w:b/>
          <w:sz w:val="24"/>
          <w:szCs w:val="24"/>
        </w:rPr>
        <w:t>Table S4</w:t>
      </w:r>
      <w:r w:rsidR="00BC32A4" w:rsidRPr="00706C4E">
        <w:rPr>
          <w:rFonts w:ascii="Calibri" w:hAnsi="Calibri" w:cs="Calibri"/>
          <w:b/>
          <w:sz w:val="24"/>
          <w:szCs w:val="24"/>
        </w:rPr>
        <w:t xml:space="preserve">): </w:t>
      </w:r>
      <w:r w:rsidR="00A27CCD" w:rsidRPr="00706C4E">
        <w:rPr>
          <w:rFonts w:ascii="Calibri" w:hAnsi="Calibri" w:cs="Calibri"/>
          <w:b/>
          <w:sz w:val="24"/>
          <w:szCs w:val="24"/>
        </w:rPr>
        <w:t>M</w:t>
      </w:r>
      <w:r w:rsidR="00532879" w:rsidRPr="00706C4E">
        <w:rPr>
          <w:rFonts w:ascii="Calibri" w:hAnsi="Calibri" w:cs="Calibri"/>
          <w:b/>
          <w:sz w:val="24"/>
          <w:szCs w:val="24"/>
        </w:rPr>
        <w:t xml:space="preserve">utations in </w:t>
      </w:r>
      <w:r w:rsidR="002048FF" w:rsidRPr="00706C4E">
        <w:rPr>
          <w:rFonts w:ascii="Calibri" w:hAnsi="Calibri" w:cs="Calibri"/>
          <w:b/>
          <w:sz w:val="24"/>
          <w:szCs w:val="24"/>
        </w:rPr>
        <w:t xml:space="preserve">the </w:t>
      </w:r>
      <w:r w:rsidR="00532879" w:rsidRPr="00706C4E">
        <w:rPr>
          <w:rFonts w:ascii="Calibri" w:eastAsia="ＭＳ Ｐゴシック" w:hAnsi="Calibri" w:cs="Calibri"/>
          <w:b/>
          <w:i/>
          <w:color w:val="000000" w:themeColor="text1"/>
          <w:sz w:val="24"/>
          <w:szCs w:val="24"/>
        </w:rPr>
        <w:t>PKD1</w:t>
      </w:r>
      <w:r w:rsidR="00532879" w:rsidRPr="00706C4E">
        <w:rPr>
          <w:rFonts w:ascii="Calibri" w:eastAsia="ＭＳ Ｐゴシック" w:hAnsi="Calibri" w:cs="Calibri"/>
          <w:b/>
          <w:color w:val="000000" w:themeColor="text1"/>
          <w:sz w:val="24"/>
          <w:szCs w:val="24"/>
        </w:rPr>
        <w:t xml:space="preserve"> non-truncating group</w:t>
      </w:r>
      <w:r w:rsidR="00F86577" w:rsidRPr="00706C4E">
        <w:rPr>
          <w:rFonts w:ascii="Calibri" w:eastAsia="ＭＳ Ｐゴシック" w:hAnsi="Calibri" w:cs="Calibri"/>
          <w:b/>
          <w:color w:val="000000" w:themeColor="text1"/>
          <w:sz w:val="24"/>
          <w:szCs w:val="24"/>
        </w:rPr>
        <w:t>.</w:t>
      </w:r>
    </w:p>
    <w:tbl>
      <w:tblPr>
        <w:tblStyle w:val="11"/>
        <w:tblW w:w="0" w:type="auto"/>
        <w:tblLook w:val="04A0" w:firstRow="1" w:lastRow="0" w:firstColumn="1" w:lastColumn="0" w:noHBand="0" w:noVBand="1"/>
      </w:tblPr>
      <w:tblGrid>
        <w:gridCol w:w="1115"/>
        <w:gridCol w:w="1105"/>
        <w:gridCol w:w="741"/>
        <w:gridCol w:w="817"/>
        <w:gridCol w:w="2493"/>
        <w:gridCol w:w="1132"/>
        <w:gridCol w:w="2226"/>
        <w:gridCol w:w="956"/>
        <w:gridCol w:w="1057"/>
        <w:gridCol w:w="952"/>
        <w:gridCol w:w="1097"/>
        <w:gridCol w:w="963"/>
        <w:gridCol w:w="960"/>
      </w:tblGrid>
      <w:tr w:rsidR="00D93D3B" w:rsidRPr="00706C4E" w14:paraId="6BA06FD0" w14:textId="77777777" w:rsidTr="007937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dxa"/>
          </w:tcPr>
          <w:p w14:paraId="6DB255C2" w14:textId="0C3B73DD" w:rsidR="00D93D3B" w:rsidRPr="00706C4E" w:rsidRDefault="00D93D3B" w:rsidP="007937B8">
            <w:pPr>
              <w:rPr>
                <w:rFonts w:ascii="Calibri" w:eastAsia="ＭＳ Ｐゴシック" w:hAnsi="Calibri" w:cs="Calibri"/>
                <w:b w:val="0"/>
                <w:color w:val="000000" w:themeColor="text1"/>
                <w:vertAlign w:val="superscript"/>
              </w:rPr>
            </w:pPr>
            <w:r w:rsidRPr="00706C4E">
              <w:rPr>
                <w:rFonts w:ascii="Calibri" w:eastAsia="ＭＳ Ｐゴシック" w:hAnsi="Calibri" w:cs="Calibri"/>
                <w:b w:val="0"/>
                <w:color w:val="000000" w:themeColor="text1"/>
              </w:rPr>
              <w:t xml:space="preserve">Patient No. </w:t>
            </w:r>
            <w:r w:rsidRPr="00706C4E">
              <w:rPr>
                <w:rFonts w:ascii="Calibri" w:eastAsia="ＭＳ Ｐゴシック" w:hAnsi="Calibri" w:cs="Calibri"/>
                <w:b w:val="0"/>
                <w:color w:val="000000" w:themeColor="text1"/>
                <w:vertAlign w:val="superscript"/>
              </w:rPr>
              <w:t>a</w:t>
            </w:r>
          </w:p>
        </w:tc>
        <w:tc>
          <w:tcPr>
            <w:tcW w:w="1105" w:type="dxa"/>
          </w:tcPr>
          <w:p w14:paraId="6D90D9E7" w14:textId="77777777" w:rsidR="00D93D3B" w:rsidRPr="00706C4E" w:rsidRDefault="00D93D3B"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Mutation</w:t>
            </w:r>
          </w:p>
        </w:tc>
        <w:tc>
          <w:tcPr>
            <w:tcW w:w="741" w:type="dxa"/>
          </w:tcPr>
          <w:p w14:paraId="69045872" w14:textId="77777777" w:rsidR="00D93D3B" w:rsidRPr="00706C4E" w:rsidRDefault="00D93D3B"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Gene</w:t>
            </w:r>
          </w:p>
        </w:tc>
        <w:tc>
          <w:tcPr>
            <w:tcW w:w="817" w:type="dxa"/>
          </w:tcPr>
          <w:p w14:paraId="66C1EC0C" w14:textId="77777777" w:rsidR="00D93D3B" w:rsidRPr="00706C4E" w:rsidRDefault="00D93D3B"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bCs w:val="0"/>
                <w:color w:val="000000" w:themeColor="text1"/>
              </w:rPr>
            </w:pPr>
            <w:r w:rsidRPr="00706C4E">
              <w:rPr>
                <w:rFonts w:ascii="Calibri" w:eastAsia="ＭＳ Ｐゴシック" w:hAnsi="Calibri" w:cs="Calibri"/>
                <w:b w:val="0"/>
                <w:color w:val="000000" w:themeColor="text1"/>
              </w:rPr>
              <w:t>Exon/</w:t>
            </w:r>
          </w:p>
          <w:p w14:paraId="38897202" w14:textId="77777777" w:rsidR="00D93D3B" w:rsidRPr="00706C4E" w:rsidRDefault="00D93D3B"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Intron</w:t>
            </w:r>
          </w:p>
        </w:tc>
        <w:tc>
          <w:tcPr>
            <w:tcW w:w="2493" w:type="dxa"/>
          </w:tcPr>
          <w:p w14:paraId="0BE794EA" w14:textId="6FB7BF79" w:rsidR="00D93D3B" w:rsidRPr="00706C4E" w:rsidRDefault="00D93D3B"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vertAlign w:val="superscript"/>
              </w:rPr>
            </w:pPr>
            <w:r w:rsidRPr="00706C4E">
              <w:rPr>
                <w:rFonts w:ascii="Calibri" w:eastAsia="ＭＳ Ｐゴシック" w:hAnsi="Calibri" w:cs="Calibri"/>
                <w:b w:val="0"/>
                <w:color w:val="000000" w:themeColor="text1"/>
              </w:rPr>
              <w:t xml:space="preserve">cDNA change </w:t>
            </w:r>
            <w:r w:rsidRPr="00706C4E">
              <w:rPr>
                <w:rFonts w:ascii="Calibri" w:eastAsia="ＭＳ Ｐゴシック" w:hAnsi="Calibri" w:cs="Calibri"/>
                <w:b w:val="0"/>
                <w:color w:val="000000" w:themeColor="text1"/>
                <w:vertAlign w:val="superscript"/>
              </w:rPr>
              <w:t>b</w:t>
            </w:r>
          </w:p>
        </w:tc>
        <w:tc>
          <w:tcPr>
            <w:tcW w:w="1132" w:type="dxa"/>
          </w:tcPr>
          <w:p w14:paraId="4E4894D9" w14:textId="77777777" w:rsidR="00D93D3B" w:rsidRPr="00706C4E" w:rsidRDefault="00D93D3B"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Protein change</w:t>
            </w:r>
          </w:p>
        </w:tc>
        <w:tc>
          <w:tcPr>
            <w:tcW w:w="2226" w:type="dxa"/>
          </w:tcPr>
          <w:p w14:paraId="3C86F321" w14:textId="0F1968CF" w:rsidR="00D93D3B" w:rsidRPr="00706C4E" w:rsidRDefault="00D93D3B"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Cs w:val="0"/>
                <w:color w:val="000000" w:themeColor="text1"/>
              </w:rPr>
            </w:pPr>
            <w:r w:rsidRPr="00706C4E">
              <w:rPr>
                <w:rFonts w:ascii="Calibri" w:eastAsia="ＭＳ Ｐゴシック" w:hAnsi="Calibri" w:cs="Calibri"/>
                <w:b w:val="0"/>
                <w:color w:val="000000" w:themeColor="text1"/>
              </w:rPr>
              <w:t>ADPKD</w:t>
            </w:r>
          </w:p>
          <w:p w14:paraId="51831961" w14:textId="3AB7E989" w:rsidR="00D93D3B" w:rsidRPr="00706C4E" w:rsidRDefault="00D93D3B"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Mutation Database</w:t>
            </w:r>
          </w:p>
        </w:tc>
        <w:tc>
          <w:tcPr>
            <w:tcW w:w="956" w:type="dxa"/>
          </w:tcPr>
          <w:p w14:paraId="23AD9200" w14:textId="7C57DB3F" w:rsidR="00D93D3B"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ADD</w:t>
            </w:r>
          </w:p>
        </w:tc>
        <w:tc>
          <w:tcPr>
            <w:tcW w:w="1057" w:type="dxa"/>
          </w:tcPr>
          <w:p w14:paraId="3E54CC7D" w14:textId="1867C079" w:rsidR="00D93D3B"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olyphen</w:t>
            </w:r>
          </w:p>
        </w:tc>
        <w:tc>
          <w:tcPr>
            <w:tcW w:w="952" w:type="dxa"/>
          </w:tcPr>
          <w:p w14:paraId="0BC5FB89" w14:textId="0757A9C7" w:rsidR="00D93D3B"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SIFT</w:t>
            </w:r>
          </w:p>
        </w:tc>
        <w:tc>
          <w:tcPr>
            <w:tcW w:w="1097" w:type="dxa"/>
          </w:tcPr>
          <w:p w14:paraId="11EDE3EB" w14:textId="5677976B" w:rsidR="00D93D3B"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ExAC</w:t>
            </w:r>
          </w:p>
        </w:tc>
        <w:tc>
          <w:tcPr>
            <w:tcW w:w="963" w:type="dxa"/>
          </w:tcPr>
          <w:p w14:paraId="1CAA7D7F" w14:textId="72A8A856" w:rsidR="00D93D3B"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ToMMo</w:t>
            </w:r>
          </w:p>
        </w:tc>
        <w:tc>
          <w:tcPr>
            <w:tcW w:w="960" w:type="dxa"/>
          </w:tcPr>
          <w:p w14:paraId="2D718232" w14:textId="34B19B95" w:rsidR="00D93D3B" w:rsidRPr="00706C4E" w:rsidRDefault="00D93D3B"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bCs w:val="0"/>
                <w:color w:val="000000" w:themeColor="text1"/>
              </w:rPr>
            </w:pPr>
            <w:r w:rsidRPr="00706C4E">
              <w:rPr>
                <w:rFonts w:ascii="Calibri" w:eastAsia="ＭＳ Ｐゴシック" w:hAnsi="Calibri" w:cs="Calibri"/>
                <w:b w:val="0"/>
                <w:color w:val="000000" w:themeColor="text1"/>
              </w:rPr>
              <w:t>Previous</w:t>
            </w:r>
          </w:p>
          <w:p w14:paraId="769C777A" w14:textId="77777777" w:rsidR="00D93D3B" w:rsidRPr="00706C4E" w:rsidRDefault="00D93D3B"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reports</w:t>
            </w:r>
          </w:p>
        </w:tc>
      </w:tr>
      <w:tr w:rsidR="00D93D3B" w:rsidRPr="00706C4E" w14:paraId="0D5F22E4"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04EE7F5E" w14:textId="12549D0D"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5</w:t>
            </w:r>
          </w:p>
        </w:tc>
        <w:tc>
          <w:tcPr>
            <w:tcW w:w="1105" w:type="dxa"/>
          </w:tcPr>
          <w:p w14:paraId="4C98F5EA" w14:textId="7D96ADDC"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231EF7C3" w14:textId="77777777"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7613C0F0" w14:textId="0A997847"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38</w:t>
            </w:r>
          </w:p>
        </w:tc>
        <w:tc>
          <w:tcPr>
            <w:tcW w:w="2493" w:type="dxa"/>
          </w:tcPr>
          <w:p w14:paraId="6EDDB3DE" w14:textId="05FD9BD0"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1102T&gt;G</w:t>
            </w:r>
          </w:p>
        </w:tc>
        <w:tc>
          <w:tcPr>
            <w:tcW w:w="1132" w:type="dxa"/>
          </w:tcPr>
          <w:p w14:paraId="4A4A2F14" w14:textId="6D979D62"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L3701R</w:t>
            </w:r>
          </w:p>
        </w:tc>
        <w:tc>
          <w:tcPr>
            <w:tcW w:w="2226" w:type="dxa"/>
          </w:tcPr>
          <w:p w14:paraId="1AFCED9B" w14:textId="37E4DCDE"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788D134B" w14:textId="3CA7FB1C" w:rsidR="00D93D3B" w:rsidRPr="00706C4E" w:rsidRDefault="0057636C"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5.35</w:t>
            </w:r>
          </w:p>
        </w:tc>
        <w:tc>
          <w:tcPr>
            <w:tcW w:w="1057" w:type="dxa"/>
          </w:tcPr>
          <w:p w14:paraId="2FA3634F" w14:textId="1359274F" w:rsidR="00D93D3B" w:rsidRPr="00706C4E" w:rsidRDefault="0057636C"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0</w:t>
            </w:r>
          </w:p>
        </w:tc>
        <w:tc>
          <w:tcPr>
            <w:tcW w:w="952" w:type="dxa"/>
          </w:tcPr>
          <w:p w14:paraId="3A4475DB" w14:textId="03D3AD35" w:rsidR="00D93D3B" w:rsidRPr="00706C4E" w:rsidRDefault="0057636C"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5ED70D93" w14:textId="03505945" w:rsidR="00D93D3B" w:rsidRPr="00706C4E" w:rsidRDefault="0057636C"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293200C0" w14:textId="63D00BA8" w:rsidR="00D93D3B" w:rsidRPr="00706C4E" w:rsidRDefault="0057636C"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743416E4" w14:textId="4EA19DDD"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17C3B2A6"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15CA3443" w14:textId="5A9ACC2C"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23</w:t>
            </w:r>
          </w:p>
        </w:tc>
        <w:tc>
          <w:tcPr>
            <w:tcW w:w="1105" w:type="dxa"/>
          </w:tcPr>
          <w:p w14:paraId="0943A0FF" w14:textId="2389ECBC"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02840206" w14:textId="1FD9868D"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1D4E5A2D" w14:textId="5E45B5C6"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9</w:t>
            </w:r>
          </w:p>
        </w:tc>
        <w:tc>
          <w:tcPr>
            <w:tcW w:w="2493" w:type="dxa"/>
          </w:tcPr>
          <w:p w14:paraId="61E63A74" w14:textId="6B57B0ED"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7546C&gt;T</w:t>
            </w:r>
          </w:p>
        </w:tc>
        <w:tc>
          <w:tcPr>
            <w:tcW w:w="1132" w:type="dxa"/>
          </w:tcPr>
          <w:p w14:paraId="585D5745" w14:textId="7189FD46"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R2516C</w:t>
            </w:r>
          </w:p>
        </w:tc>
        <w:tc>
          <w:tcPr>
            <w:tcW w:w="2226" w:type="dxa"/>
          </w:tcPr>
          <w:p w14:paraId="0FE9D7D3" w14:textId="06F7AB3A"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High Likely Pathogenic</w:t>
            </w:r>
          </w:p>
        </w:tc>
        <w:tc>
          <w:tcPr>
            <w:tcW w:w="956" w:type="dxa"/>
          </w:tcPr>
          <w:p w14:paraId="4DF3A102" w14:textId="335B4FFC" w:rsidR="00D93D3B" w:rsidRPr="00706C4E" w:rsidRDefault="004D0D31"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9.2</w:t>
            </w:r>
          </w:p>
        </w:tc>
        <w:tc>
          <w:tcPr>
            <w:tcW w:w="1057" w:type="dxa"/>
          </w:tcPr>
          <w:p w14:paraId="3F24EC1E" w14:textId="51185555" w:rsidR="00D93D3B" w:rsidRPr="00706C4E" w:rsidRDefault="004D0D31"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995</w:t>
            </w:r>
          </w:p>
        </w:tc>
        <w:tc>
          <w:tcPr>
            <w:tcW w:w="952" w:type="dxa"/>
          </w:tcPr>
          <w:p w14:paraId="1E1E8EAF" w14:textId="426F9F89" w:rsidR="00D93D3B" w:rsidRPr="00706C4E" w:rsidRDefault="004D0D31"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67233894" w14:textId="5F3FD44E" w:rsidR="00D93D3B" w:rsidRPr="00706C4E" w:rsidRDefault="004D0D31"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7376E4FA" w14:textId="14517371" w:rsidR="00D93D3B" w:rsidRPr="00706C4E" w:rsidRDefault="004D0D31"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19096065" w14:textId="7C065CF0"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fldChar w:fldCharType="begin">
                <w:fldData xml:space="preserve">PEVuZE5vdGU+PENpdGU+PEF1dGhvcj5Db3JuZWMtTGUgR2FsbDwvQXV0aG9yPjxZZWFyPjIwMTM8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xMDA2LTEzPC9wYWdlcz48dm9sdW1lPjI0PC92b2x1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</w:fldData>
              </w:fldChar>
            </w:r>
            <w:r w:rsidR="006A2155">
              <w:rPr>
                <w:rFonts w:ascii="Calibri" w:eastAsia="ＭＳ Ｐゴシック" w:hAnsi="Calibri" w:cs="Calibri"/>
                <w:color w:val="000000" w:themeColor="text1"/>
              </w:rPr>
              <w:instrText xml:space="preserve"> ADDIN EN.CITE </w:instrText>
            </w:r>
            <w:r w:rsidR="006A2155">
              <w:rPr>
                <w:rFonts w:ascii="Calibri" w:eastAsia="ＭＳ Ｐゴシック" w:hAnsi="Calibri" w:cs="Calibri"/>
                <w:color w:val="000000" w:themeColor="text1"/>
              </w:rPr>
              <w:fldChar w:fldCharType="begin">
                <w:fldData xml:space="preserve">PEVuZE5vdGU+PENpdGU+PEF1dGhvcj5Db3JuZWMtTGUgR2FsbDwvQXV0aG9yPjxZZWFyPjIwMTM8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xMDA2LTEzPC9wYWdlcz48dm9sdW1lPjI0PC92b2x1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</w:fldData>
              </w:fldChar>
            </w:r>
            <w:r w:rsidR="006A2155">
              <w:rPr>
                <w:rFonts w:ascii="Calibri" w:eastAsia="ＭＳ Ｐゴシック" w:hAnsi="Calibri" w:cs="Calibri"/>
                <w:color w:val="000000" w:themeColor="text1"/>
              </w:rPr>
              <w:instrText xml:space="preserve"> ADDIN EN.CITE.DATA </w:instrText>
            </w:r>
            <w:r w:rsidR="006A2155">
              <w:rPr>
                <w:rFonts w:ascii="Calibri" w:eastAsia="ＭＳ Ｐゴシック" w:hAnsi="Calibri" w:cs="Calibri"/>
                <w:color w:val="000000" w:themeColor="text1"/>
              </w:rPr>
            </w:r>
            <w:r w:rsidR="006A2155">
              <w:rPr>
                <w:rFonts w:ascii="Calibri" w:eastAsia="ＭＳ Ｐゴシック" w:hAnsi="Calibri" w:cs="Calibri"/>
                <w:color w:val="000000" w:themeColor="text1"/>
              </w:rPr>
              <w:fldChar w:fldCharType="end"/>
            </w:r>
            <w:r w:rsidRPr="00706C4E">
              <w:rPr>
                <w:rFonts w:ascii="Calibri" w:eastAsia="ＭＳ Ｐゴシック" w:hAnsi="Calibri" w:cs="Calibri"/>
                <w:color w:val="000000" w:themeColor="text1"/>
              </w:rPr>
            </w:r>
            <w:r w:rsidRPr="00706C4E">
              <w:rPr>
                <w:rFonts w:ascii="Calibri" w:eastAsia="ＭＳ Ｐゴシック" w:hAnsi="Calibri" w:cs="Calibri"/>
                <w:color w:val="000000" w:themeColor="text1"/>
              </w:rPr>
              <w:fldChar w:fldCharType="separate"/>
            </w:r>
            <w:r w:rsidR="006A2155">
              <w:rPr>
                <w:rFonts w:ascii="Calibri" w:eastAsia="ＭＳ Ｐゴシック" w:hAnsi="Calibri" w:cs="Calibri"/>
                <w:noProof/>
                <w:color w:val="000000" w:themeColor="text1"/>
              </w:rPr>
              <w:t>[5]</w:t>
            </w:r>
            <w:r w:rsidRPr="00706C4E">
              <w:rPr>
                <w:rFonts w:ascii="Calibri" w:eastAsia="ＭＳ Ｐゴシック" w:hAnsi="Calibri" w:cs="Calibri"/>
                <w:color w:val="000000" w:themeColor="text1"/>
              </w:rPr>
              <w:fldChar w:fldCharType="end"/>
            </w:r>
          </w:p>
        </w:tc>
      </w:tr>
      <w:tr w:rsidR="00D93D3B" w:rsidRPr="00706C4E" w14:paraId="36FC883C"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49A9475F" w14:textId="038CF7D7"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24</w:t>
            </w:r>
          </w:p>
        </w:tc>
        <w:tc>
          <w:tcPr>
            <w:tcW w:w="1105" w:type="dxa"/>
          </w:tcPr>
          <w:p w14:paraId="7E23E2C5" w14:textId="279DC063"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41BFA8E9" w14:textId="310C9291"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70BFCA88" w14:textId="2D8E6F1A"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7</w:t>
            </w:r>
          </w:p>
        </w:tc>
        <w:tc>
          <w:tcPr>
            <w:tcW w:w="2493" w:type="dxa"/>
          </w:tcPr>
          <w:p w14:paraId="08C9C616" w14:textId="1B82F81D"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9505C&gt;T</w:t>
            </w:r>
          </w:p>
        </w:tc>
        <w:tc>
          <w:tcPr>
            <w:tcW w:w="1132" w:type="dxa"/>
          </w:tcPr>
          <w:p w14:paraId="3FC0E514" w14:textId="292FF19C"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R3169W</w:t>
            </w:r>
          </w:p>
        </w:tc>
        <w:tc>
          <w:tcPr>
            <w:tcW w:w="2226" w:type="dxa"/>
          </w:tcPr>
          <w:p w14:paraId="6620F4C0" w14:textId="391102EB"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206F8742" w14:textId="4C490E63" w:rsidR="00D93D3B" w:rsidRPr="00706C4E" w:rsidRDefault="006F79C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7.8</w:t>
            </w:r>
          </w:p>
        </w:tc>
        <w:tc>
          <w:tcPr>
            <w:tcW w:w="1057" w:type="dxa"/>
          </w:tcPr>
          <w:p w14:paraId="3CE189B0" w14:textId="29B9D2EB" w:rsidR="00D93D3B" w:rsidRPr="00706C4E" w:rsidRDefault="006F79C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773</w:t>
            </w:r>
          </w:p>
        </w:tc>
        <w:tc>
          <w:tcPr>
            <w:tcW w:w="952" w:type="dxa"/>
          </w:tcPr>
          <w:p w14:paraId="3B6CA850" w14:textId="28DDE5EE" w:rsidR="00D93D3B" w:rsidRPr="00706C4E" w:rsidRDefault="006F79C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6EBBBD21" w14:textId="630D17FB" w:rsidR="00D93D3B" w:rsidRPr="00706C4E" w:rsidRDefault="006F79C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66E</w:t>
            </w:r>
            <w:r w:rsidR="00DE362F" w:rsidRPr="00706C4E">
              <w:rPr>
                <w:rFonts w:ascii="Calibri" w:eastAsia="ＭＳ Ｐゴシック" w:hAnsi="Calibri" w:cs="Calibri"/>
                <w:color w:val="000000" w:themeColor="text1"/>
              </w:rPr>
              <w:t>-05</w:t>
            </w:r>
          </w:p>
        </w:tc>
        <w:tc>
          <w:tcPr>
            <w:tcW w:w="963" w:type="dxa"/>
          </w:tcPr>
          <w:p w14:paraId="40066674" w14:textId="2CD1ECAB" w:rsidR="00D93D3B" w:rsidRPr="00706C4E" w:rsidRDefault="00DE362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195A4457" w14:textId="6217A449"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0B7AD2D6"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11033C58" w14:textId="2FCD6B8B"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35</w:t>
            </w:r>
          </w:p>
        </w:tc>
        <w:tc>
          <w:tcPr>
            <w:tcW w:w="1105" w:type="dxa"/>
          </w:tcPr>
          <w:p w14:paraId="442EA794" w14:textId="628C7DA2"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4CDFA7AA" w14:textId="55B0E4D5"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3B3008DD" w14:textId="58DD4AE0"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7</w:t>
            </w:r>
          </w:p>
        </w:tc>
        <w:tc>
          <w:tcPr>
            <w:tcW w:w="2493" w:type="dxa"/>
          </w:tcPr>
          <w:p w14:paraId="3CD0D389" w14:textId="359A2121"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522T&gt;G</w:t>
            </w:r>
          </w:p>
        </w:tc>
        <w:tc>
          <w:tcPr>
            <w:tcW w:w="1132" w:type="dxa"/>
          </w:tcPr>
          <w:p w14:paraId="32501306" w14:textId="2809570A"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C508G</w:t>
            </w:r>
          </w:p>
        </w:tc>
        <w:tc>
          <w:tcPr>
            <w:tcW w:w="2226" w:type="dxa"/>
          </w:tcPr>
          <w:p w14:paraId="44F6A85E" w14:textId="614AD98E"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550B4B7A" w14:textId="3C8E547C" w:rsidR="00D93D3B" w:rsidRPr="00706C4E" w:rsidRDefault="00DE362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7.49</w:t>
            </w:r>
          </w:p>
        </w:tc>
        <w:tc>
          <w:tcPr>
            <w:tcW w:w="1057" w:type="dxa"/>
          </w:tcPr>
          <w:p w14:paraId="4E3C79A7" w14:textId="3B4BDC1C" w:rsidR="00D93D3B" w:rsidRPr="00706C4E" w:rsidRDefault="00DE362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998</w:t>
            </w:r>
          </w:p>
        </w:tc>
        <w:tc>
          <w:tcPr>
            <w:tcW w:w="952" w:type="dxa"/>
          </w:tcPr>
          <w:p w14:paraId="0AA0D079" w14:textId="659977C1" w:rsidR="00D93D3B" w:rsidRPr="00706C4E" w:rsidRDefault="00DE362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2976F8E3" w14:textId="416DFC4B" w:rsidR="00D93D3B" w:rsidRPr="00706C4E" w:rsidRDefault="00DE362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537526AE" w14:textId="506889FA" w:rsidR="00D93D3B" w:rsidRPr="00706C4E" w:rsidRDefault="00DE362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45A5FA29" w14:textId="72201291"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1D2CBCF8"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01F70A5A" w14:textId="2A35D3DA"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37</w:t>
            </w:r>
          </w:p>
        </w:tc>
        <w:tc>
          <w:tcPr>
            <w:tcW w:w="1105" w:type="dxa"/>
          </w:tcPr>
          <w:p w14:paraId="7D54D16B" w14:textId="66280566"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39F2F4F4" w14:textId="1BE92FF5"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38AC0198" w14:textId="6847E773"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33</w:t>
            </w:r>
          </w:p>
        </w:tc>
        <w:tc>
          <w:tcPr>
            <w:tcW w:w="2493" w:type="dxa"/>
          </w:tcPr>
          <w:p w14:paraId="39C5EC9A" w14:textId="3B016309"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0309C&gt;G</w:t>
            </w:r>
          </w:p>
        </w:tc>
        <w:tc>
          <w:tcPr>
            <w:tcW w:w="1132" w:type="dxa"/>
          </w:tcPr>
          <w:p w14:paraId="79129540" w14:textId="7BB3DBDA"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L3437V</w:t>
            </w:r>
          </w:p>
        </w:tc>
        <w:tc>
          <w:tcPr>
            <w:tcW w:w="2226" w:type="dxa"/>
          </w:tcPr>
          <w:p w14:paraId="58F4B920" w14:textId="47BBA21F"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2FDC297A" w14:textId="29871958" w:rsidR="00D93D3B" w:rsidRPr="00706C4E" w:rsidRDefault="00986CA2"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0.44</w:t>
            </w:r>
          </w:p>
        </w:tc>
        <w:tc>
          <w:tcPr>
            <w:tcW w:w="1057" w:type="dxa"/>
          </w:tcPr>
          <w:p w14:paraId="3F980FBB" w14:textId="3EE41465" w:rsidR="00D93D3B" w:rsidRPr="00706C4E" w:rsidRDefault="00986CA2"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354</w:t>
            </w:r>
          </w:p>
        </w:tc>
        <w:tc>
          <w:tcPr>
            <w:tcW w:w="952" w:type="dxa"/>
          </w:tcPr>
          <w:p w14:paraId="024366BC" w14:textId="026779CE" w:rsidR="00D93D3B" w:rsidRPr="00706C4E" w:rsidRDefault="00986CA2"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2E03D5C7" w14:textId="0FD5F258" w:rsidR="00D93D3B" w:rsidRPr="00706C4E" w:rsidRDefault="00986CA2"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273507B0" w14:textId="13F435B5" w:rsidR="00D93D3B" w:rsidRPr="00706C4E" w:rsidRDefault="00986CA2"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3F6EEAA6" w14:textId="35981A48"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7574F3F8"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585A47B1" w14:textId="6261F3B4"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49</w:t>
            </w:r>
          </w:p>
        </w:tc>
        <w:tc>
          <w:tcPr>
            <w:tcW w:w="1105" w:type="dxa"/>
          </w:tcPr>
          <w:p w14:paraId="1A7D23B9" w14:textId="5981FB84"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4DD0428D" w14:textId="1F218439"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49960CF7" w14:textId="4EEF2ED9"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42</w:t>
            </w:r>
          </w:p>
        </w:tc>
        <w:tc>
          <w:tcPr>
            <w:tcW w:w="2493" w:type="dxa"/>
          </w:tcPr>
          <w:p w14:paraId="1C7C2F3B" w14:textId="1E077BD2"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1614G&gt;C</w:t>
            </w:r>
          </w:p>
        </w:tc>
        <w:tc>
          <w:tcPr>
            <w:tcW w:w="1132" w:type="dxa"/>
          </w:tcPr>
          <w:p w14:paraId="632CB98E" w14:textId="7EFB55F1"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E3872Q</w:t>
            </w:r>
          </w:p>
        </w:tc>
        <w:tc>
          <w:tcPr>
            <w:tcW w:w="2226" w:type="dxa"/>
          </w:tcPr>
          <w:p w14:paraId="45D77598" w14:textId="208F1F57"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High Likely Pathogenic</w:t>
            </w:r>
          </w:p>
        </w:tc>
        <w:tc>
          <w:tcPr>
            <w:tcW w:w="956" w:type="dxa"/>
          </w:tcPr>
          <w:p w14:paraId="12444079" w14:textId="48E51199" w:rsidR="00D93D3B" w:rsidRPr="00706C4E" w:rsidRDefault="00986CA2"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1.6</w:t>
            </w:r>
          </w:p>
        </w:tc>
        <w:tc>
          <w:tcPr>
            <w:tcW w:w="1057" w:type="dxa"/>
          </w:tcPr>
          <w:p w14:paraId="69C17057" w14:textId="16E10176" w:rsidR="00D93D3B" w:rsidRPr="00706C4E" w:rsidRDefault="00986CA2"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w:t>
            </w:r>
          </w:p>
        </w:tc>
        <w:tc>
          <w:tcPr>
            <w:tcW w:w="952" w:type="dxa"/>
          </w:tcPr>
          <w:p w14:paraId="34D38775" w14:textId="783F0823" w:rsidR="00D93D3B" w:rsidRPr="00706C4E" w:rsidRDefault="00986CA2"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35BA7E63" w14:textId="50D8FE6C" w:rsidR="00D93D3B" w:rsidRPr="00706C4E" w:rsidRDefault="00986CA2"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33E42D7B" w14:textId="31A8829B" w:rsidR="00D93D3B" w:rsidRPr="00706C4E" w:rsidRDefault="00986CA2"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75C72F78" w14:textId="0476E7D9"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fldChar w:fldCharType="begin">
                <w:fldData xml:space="preserve">PEVuZE5vdGU+PENpdGU+PEF1dGhvcj5Db3JuZWMtTGUgR2FsbDwvQXV0aG9yPjxZZWFyPjIwMTM8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</w:fldData>
              </w:fldChar>
            </w:r>
            <w:r w:rsidR="006A2155">
              <w:rPr>
                <w:rFonts w:ascii="Calibri" w:eastAsia="ＭＳ Ｐゴシック" w:hAnsi="Calibri" w:cs="Calibri"/>
                <w:color w:val="000000" w:themeColor="text1"/>
              </w:rPr>
              <w:instrText xml:space="preserve"> ADDIN EN.CITE </w:instrText>
            </w:r>
            <w:r w:rsidR="006A2155">
              <w:rPr>
                <w:rFonts w:ascii="Calibri" w:eastAsia="ＭＳ Ｐゴシック" w:hAnsi="Calibri" w:cs="Calibri"/>
                <w:color w:val="000000" w:themeColor="text1"/>
              </w:rPr>
              <w:fldChar w:fldCharType="begin">
                <w:fldData xml:space="preserve">PEVuZE5vdGU+PENpdGU+PEF1dGhvcj5Db3JuZWMtTGUgR2FsbDwvQXV0aG9yPjxZZWFyPjIwMTM8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</w:fldData>
              </w:fldChar>
            </w:r>
            <w:r w:rsidR="006A2155">
              <w:rPr>
                <w:rFonts w:ascii="Calibri" w:eastAsia="ＭＳ Ｐゴシック" w:hAnsi="Calibri" w:cs="Calibri"/>
                <w:color w:val="000000" w:themeColor="text1"/>
              </w:rPr>
              <w:instrText xml:space="preserve"> ADDIN EN.CITE.DATA </w:instrText>
            </w:r>
            <w:r w:rsidR="006A2155">
              <w:rPr>
                <w:rFonts w:ascii="Calibri" w:eastAsia="ＭＳ Ｐゴシック" w:hAnsi="Calibri" w:cs="Calibri"/>
                <w:color w:val="000000" w:themeColor="text1"/>
              </w:rPr>
            </w:r>
            <w:r w:rsidR="006A2155">
              <w:rPr>
                <w:rFonts w:ascii="Calibri" w:eastAsia="ＭＳ Ｐゴシック" w:hAnsi="Calibri" w:cs="Calibri"/>
                <w:color w:val="000000" w:themeColor="text1"/>
              </w:rPr>
              <w:fldChar w:fldCharType="end"/>
            </w:r>
            <w:r w:rsidRPr="00706C4E">
              <w:rPr>
                <w:rFonts w:ascii="Calibri" w:eastAsia="ＭＳ Ｐゴシック" w:hAnsi="Calibri" w:cs="Calibri"/>
                <w:color w:val="000000" w:themeColor="text1"/>
              </w:rPr>
            </w:r>
            <w:r w:rsidRPr="00706C4E">
              <w:rPr>
                <w:rFonts w:ascii="Calibri" w:eastAsia="ＭＳ Ｐゴシック" w:hAnsi="Calibri" w:cs="Calibri"/>
                <w:color w:val="000000" w:themeColor="text1"/>
              </w:rPr>
              <w:fldChar w:fldCharType="separate"/>
            </w:r>
            <w:r w:rsidR="006A2155">
              <w:rPr>
                <w:rFonts w:ascii="Calibri" w:eastAsia="ＭＳ Ｐゴシック" w:hAnsi="Calibri" w:cs="Calibri"/>
                <w:noProof/>
                <w:color w:val="000000" w:themeColor="text1"/>
              </w:rPr>
              <w:t>[5,6]</w:t>
            </w:r>
            <w:r w:rsidRPr="00706C4E">
              <w:rPr>
                <w:rFonts w:ascii="Calibri" w:eastAsia="ＭＳ Ｐゴシック" w:hAnsi="Calibri" w:cs="Calibri"/>
                <w:color w:val="000000" w:themeColor="text1"/>
              </w:rPr>
              <w:fldChar w:fldCharType="end"/>
            </w:r>
          </w:p>
        </w:tc>
      </w:tr>
      <w:tr w:rsidR="00D93D3B" w:rsidRPr="00706C4E" w14:paraId="6EE04EE2"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22C06828" w14:textId="79C1C7F0"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54</w:t>
            </w:r>
          </w:p>
        </w:tc>
        <w:tc>
          <w:tcPr>
            <w:tcW w:w="1105" w:type="dxa"/>
          </w:tcPr>
          <w:p w14:paraId="4A689222" w14:textId="41D61C74"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28BB06C2" w14:textId="289020C3"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29FF033D" w14:textId="5101CE67"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8</w:t>
            </w:r>
          </w:p>
        </w:tc>
        <w:tc>
          <w:tcPr>
            <w:tcW w:w="2493" w:type="dxa"/>
          </w:tcPr>
          <w:p w14:paraId="372C0EEE" w14:textId="60283742"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9586T&gt;A</w:t>
            </w:r>
          </w:p>
        </w:tc>
        <w:tc>
          <w:tcPr>
            <w:tcW w:w="1132" w:type="dxa"/>
          </w:tcPr>
          <w:p w14:paraId="30459D26" w14:textId="22D9CA26"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F3196I</w:t>
            </w:r>
          </w:p>
        </w:tc>
        <w:tc>
          <w:tcPr>
            <w:tcW w:w="2226" w:type="dxa"/>
          </w:tcPr>
          <w:p w14:paraId="79AA88BA" w14:textId="26D265B7"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25D4B989" w14:textId="4D582AA5" w:rsidR="00D93D3B" w:rsidRPr="00706C4E" w:rsidRDefault="0021435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2.52</w:t>
            </w:r>
          </w:p>
        </w:tc>
        <w:tc>
          <w:tcPr>
            <w:tcW w:w="1057" w:type="dxa"/>
          </w:tcPr>
          <w:p w14:paraId="1AE0AC1C" w14:textId="4A68E4FE" w:rsidR="00D93D3B" w:rsidRPr="00706C4E" w:rsidRDefault="0021435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926</w:t>
            </w:r>
          </w:p>
        </w:tc>
        <w:tc>
          <w:tcPr>
            <w:tcW w:w="952" w:type="dxa"/>
          </w:tcPr>
          <w:p w14:paraId="3722F425" w14:textId="2F36D58D" w:rsidR="00D93D3B" w:rsidRPr="00706C4E" w:rsidRDefault="0021435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3F494A86" w14:textId="043F7D0E" w:rsidR="00D93D3B" w:rsidRPr="00706C4E" w:rsidRDefault="0021435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40F525C8" w14:textId="24698AAD" w:rsidR="00D93D3B" w:rsidRPr="00706C4E" w:rsidRDefault="0021435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1E4C442E" w14:textId="4C2EF837"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39FDE2D1"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2E3F1A74" w14:textId="782D16DE"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56</w:t>
            </w:r>
          </w:p>
        </w:tc>
        <w:tc>
          <w:tcPr>
            <w:tcW w:w="1105" w:type="dxa"/>
          </w:tcPr>
          <w:p w14:paraId="45E6B2C6" w14:textId="0BD0B3CF"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3E653F94" w14:textId="4E191C6A"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4D44EEF3" w14:textId="3525B113"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5</w:t>
            </w:r>
          </w:p>
        </w:tc>
        <w:tc>
          <w:tcPr>
            <w:tcW w:w="2493" w:type="dxa"/>
          </w:tcPr>
          <w:p w14:paraId="688FC67A" w14:textId="2CE28B4C"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5770G&gt;A</w:t>
            </w:r>
          </w:p>
        </w:tc>
        <w:tc>
          <w:tcPr>
            <w:tcW w:w="1132" w:type="dxa"/>
          </w:tcPr>
          <w:p w14:paraId="6EBE2D3B" w14:textId="6A6AF6EA"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G1924S</w:t>
            </w:r>
          </w:p>
        </w:tc>
        <w:tc>
          <w:tcPr>
            <w:tcW w:w="2226" w:type="dxa"/>
          </w:tcPr>
          <w:p w14:paraId="10DA1464" w14:textId="51F544A2"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1CDC1A1B" w14:textId="020706B7" w:rsidR="00D93D3B" w:rsidRPr="00706C4E" w:rsidRDefault="0021435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1</w:t>
            </w:r>
          </w:p>
        </w:tc>
        <w:tc>
          <w:tcPr>
            <w:tcW w:w="1057" w:type="dxa"/>
          </w:tcPr>
          <w:p w14:paraId="595890B1" w14:textId="629941AB" w:rsidR="00D93D3B" w:rsidRPr="00706C4E" w:rsidRDefault="0021435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37</w:t>
            </w:r>
          </w:p>
        </w:tc>
        <w:tc>
          <w:tcPr>
            <w:tcW w:w="952" w:type="dxa"/>
          </w:tcPr>
          <w:p w14:paraId="5CFACD9E" w14:textId="0CCA8647" w:rsidR="00D93D3B" w:rsidRPr="00706C4E" w:rsidRDefault="0021435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7F879884" w14:textId="2C7916E4" w:rsidR="00D93D3B" w:rsidRPr="00706C4E" w:rsidRDefault="008F3D5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013</w:t>
            </w:r>
          </w:p>
        </w:tc>
        <w:tc>
          <w:tcPr>
            <w:tcW w:w="963" w:type="dxa"/>
          </w:tcPr>
          <w:p w14:paraId="69CD1BB2" w14:textId="3C6FE42C" w:rsidR="00D93D3B" w:rsidRPr="00706C4E" w:rsidRDefault="008F3D5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05</w:t>
            </w:r>
          </w:p>
        </w:tc>
        <w:tc>
          <w:tcPr>
            <w:tcW w:w="960" w:type="dxa"/>
          </w:tcPr>
          <w:p w14:paraId="194CFFCC" w14:textId="30773F88"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4D0A552E"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5BF33E1F" w14:textId="7F2CAB14"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59</w:t>
            </w:r>
          </w:p>
        </w:tc>
        <w:tc>
          <w:tcPr>
            <w:tcW w:w="1105" w:type="dxa"/>
          </w:tcPr>
          <w:p w14:paraId="1DA30F12" w14:textId="6A157A18"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1385D6EB" w14:textId="184BB708"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1092C3C0" w14:textId="2B91406E"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5</w:t>
            </w:r>
          </w:p>
        </w:tc>
        <w:tc>
          <w:tcPr>
            <w:tcW w:w="2493" w:type="dxa"/>
          </w:tcPr>
          <w:p w14:paraId="696C5013" w14:textId="2C3ACBF9"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6796C&gt;G</w:t>
            </w:r>
          </w:p>
        </w:tc>
        <w:tc>
          <w:tcPr>
            <w:tcW w:w="1132" w:type="dxa"/>
          </w:tcPr>
          <w:p w14:paraId="7B48D2FF" w14:textId="299428FF"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R2266G</w:t>
            </w:r>
          </w:p>
        </w:tc>
        <w:tc>
          <w:tcPr>
            <w:tcW w:w="2226" w:type="dxa"/>
          </w:tcPr>
          <w:p w14:paraId="33D388A2" w14:textId="2C06F950"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1C49AD2A" w14:textId="7E618AA2" w:rsidR="00D93D3B" w:rsidRPr="00706C4E" w:rsidRDefault="008F3D5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4.1</w:t>
            </w:r>
          </w:p>
        </w:tc>
        <w:tc>
          <w:tcPr>
            <w:tcW w:w="1057" w:type="dxa"/>
          </w:tcPr>
          <w:p w14:paraId="16D26BE2" w14:textId="7F105E69" w:rsidR="00D93D3B" w:rsidRPr="00706C4E" w:rsidRDefault="008F3D5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w:t>
            </w:r>
          </w:p>
        </w:tc>
        <w:tc>
          <w:tcPr>
            <w:tcW w:w="952" w:type="dxa"/>
          </w:tcPr>
          <w:p w14:paraId="5DFC9713" w14:textId="69E6ED9A" w:rsidR="00D93D3B" w:rsidRPr="00706C4E" w:rsidRDefault="008F3D5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0F857845" w14:textId="472AD3C2" w:rsidR="00D93D3B" w:rsidRPr="00706C4E" w:rsidRDefault="008F3D5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75FB9E87" w14:textId="70ECC55C" w:rsidR="00D93D3B" w:rsidRPr="00706C4E" w:rsidRDefault="008F3D5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552D7C67" w14:textId="189A6404"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60A99C55"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2072B6C8" w14:textId="5D44EF6E"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64</w:t>
            </w:r>
          </w:p>
        </w:tc>
        <w:tc>
          <w:tcPr>
            <w:tcW w:w="1105" w:type="dxa"/>
          </w:tcPr>
          <w:p w14:paraId="6BDACDCD" w14:textId="62EA48A5"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441625B0" w14:textId="39FD2944"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20B0A04A" w14:textId="3202E233"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7</w:t>
            </w:r>
          </w:p>
        </w:tc>
        <w:tc>
          <w:tcPr>
            <w:tcW w:w="2493" w:type="dxa"/>
          </w:tcPr>
          <w:p w14:paraId="3301F812" w14:textId="648CA573"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7117T&gt;C</w:t>
            </w:r>
          </w:p>
        </w:tc>
        <w:tc>
          <w:tcPr>
            <w:tcW w:w="1132" w:type="dxa"/>
          </w:tcPr>
          <w:p w14:paraId="6D96A56D" w14:textId="6406BFC0"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C2373R</w:t>
            </w:r>
          </w:p>
        </w:tc>
        <w:tc>
          <w:tcPr>
            <w:tcW w:w="2226" w:type="dxa"/>
          </w:tcPr>
          <w:p w14:paraId="47552D19" w14:textId="7E9F1C24"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0F96158A" w14:textId="33AC8257" w:rsidR="00D93D3B" w:rsidRPr="00706C4E" w:rsidRDefault="000278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9.08</w:t>
            </w:r>
          </w:p>
        </w:tc>
        <w:tc>
          <w:tcPr>
            <w:tcW w:w="1057" w:type="dxa"/>
          </w:tcPr>
          <w:p w14:paraId="4B130596" w14:textId="7C1105D7" w:rsidR="00D93D3B" w:rsidRPr="00706C4E" w:rsidRDefault="00674064"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w:t>
            </w:r>
          </w:p>
        </w:tc>
        <w:tc>
          <w:tcPr>
            <w:tcW w:w="952" w:type="dxa"/>
          </w:tcPr>
          <w:p w14:paraId="500D8A57" w14:textId="3419F8D3" w:rsidR="00D93D3B" w:rsidRPr="00706C4E" w:rsidRDefault="00674064"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w:t>
            </w:r>
          </w:p>
        </w:tc>
        <w:tc>
          <w:tcPr>
            <w:tcW w:w="1097" w:type="dxa"/>
          </w:tcPr>
          <w:p w14:paraId="77A568CF" w14:textId="4EDFFB86" w:rsidR="00D93D3B"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1DB45AFA" w14:textId="27896F05" w:rsidR="00D93D3B" w:rsidRPr="00706C4E" w:rsidRDefault="00674064"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29B00481" w14:textId="1C770981"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26F92075"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7F23F618" w14:textId="4F5C68F3"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69</w:t>
            </w:r>
          </w:p>
        </w:tc>
        <w:tc>
          <w:tcPr>
            <w:tcW w:w="1105" w:type="dxa"/>
          </w:tcPr>
          <w:p w14:paraId="21A4E9BC" w14:textId="391B3E12"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UTR</w:t>
            </w:r>
          </w:p>
        </w:tc>
        <w:tc>
          <w:tcPr>
            <w:tcW w:w="741" w:type="dxa"/>
          </w:tcPr>
          <w:p w14:paraId="4EA7A43E" w14:textId="6052E067"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1054BB4A" w14:textId="45586A7C"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5’UTR</w:t>
            </w:r>
          </w:p>
        </w:tc>
        <w:tc>
          <w:tcPr>
            <w:tcW w:w="2493" w:type="dxa"/>
          </w:tcPr>
          <w:p w14:paraId="1DA1B46A" w14:textId="523B7234"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70_-69dupGGGCCCC</w:t>
            </w:r>
          </w:p>
        </w:tc>
        <w:tc>
          <w:tcPr>
            <w:tcW w:w="1132" w:type="dxa"/>
          </w:tcPr>
          <w:p w14:paraId="5F9318A1" w14:textId="67476293"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w:t>
            </w:r>
          </w:p>
        </w:tc>
        <w:tc>
          <w:tcPr>
            <w:tcW w:w="2226" w:type="dxa"/>
          </w:tcPr>
          <w:p w14:paraId="2924B553" w14:textId="1A6B5F59"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60865FB9" w14:textId="5D761CDB" w:rsidR="00D93D3B" w:rsidRPr="00706C4E" w:rsidRDefault="0013661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57" w:type="dxa"/>
          </w:tcPr>
          <w:p w14:paraId="4C70B9DB" w14:textId="417C45DD" w:rsidR="00D93D3B" w:rsidRPr="00706C4E" w:rsidRDefault="0013661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2" w:type="dxa"/>
          </w:tcPr>
          <w:p w14:paraId="20D559DA" w14:textId="0012E2DA" w:rsidR="00D93D3B" w:rsidRPr="00706C4E" w:rsidRDefault="0013661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530E3D6F" w14:textId="750CC90B" w:rsidR="00D93D3B" w:rsidRPr="00706C4E" w:rsidRDefault="0013661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205E90E2" w14:textId="6F972E84" w:rsidR="00D93D3B" w:rsidRPr="00706C4E" w:rsidRDefault="0013661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004D0D05" w14:textId="7214BB33"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53A55D6E"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7F80C137" w14:textId="47A4EBEF"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77</w:t>
            </w:r>
          </w:p>
        </w:tc>
        <w:tc>
          <w:tcPr>
            <w:tcW w:w="1105" w:type="dxa"/>
          </w:tcPr>
          <w:p w14:paraId="0981447C" w14:textId="14177962"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3F2CF2EF" w14:textId="7A2C715F"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3A7082E8" w14:textId="636B89E5"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7</w:t>
            </w:r>
          </w:p>
        </w:tc>
        <w:tc>
          <w:tcPr>
            <w:tcW w:w="2493" w:type="dxa"/>
          </w:tcPr>
          <w:p w14:paraId="095ACE15" w14:textId="218A6162"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7100C&gt;T</w:t>
            </w:r>
          </w:p>
        </w:tc>
        <w:tc>
          <w:tcPr>
            <w:tcW w:w="1132" w:type="dxa"/>
          </w:tcPr>
          <w:p w14:paraId="7BA0C043" w14:textId="6A73A14C"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S2367F</w:t>
            </w:r>
          </w:p>
        </w:tc>
        <w:tc>
          <w:tcPr>
            <w:tcW w:w="2226" w:type="dxa"/>
          </w:tcPr>
          <w:p w14:paraId="60FCB2DD" w14:textId="562FE431"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0035CF97" w14:textId="2F960ED4" w:rsidR="00D93D3B" w:rsidRPr="00706C4E" w:rsidRDefault="0013661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7.32</w:t>
            </w:r>
          </w:p>
        </w:tc>
        <w:tc>
          <w:tcPr>
            <w:tcW w:w="1057" w:type="dxa"/>
          </w:tcPr>
          <w:p w14:paraId="4CB4B2D8" w14:textId="2AC39F6D" w:rsidR="00D93D3B" w:rsidRPr="00706C4E" w:rsidRDefault="0013661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6</w:t>
            </w:r>
          </w:p>
        </w:tc>
        <w:tc>
          <w:tcPr>
            <w:tcW w:w="952" w:type="dxa"/>
          </w:tcPr>
          <w:p w14:paraId="064892AF" w14:textId="2DC7EC38" w:rsidR="00D93D3B" w:rsidRPr="00706C4E" w:rsidRDefault="0013661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3</w:t>
            </w:r>
          </w:p>
        </w:tc>
        <w:tc>
          <w:tcPr>
            <w:tcW w:w="1097" w:type="dxa"/>
          </w:tcPr>
          <w:p w14:paraId="32DEC237" w14:textId="69BDEF17" w:rsidR="00D93D3B" w:rsidRPr="00706C4E" w:rsidRDefault="0013661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012</w:t>
            </w:r>
          </w:p>
        </w:tc>
        <w:tc>
          <w:tcPr>
            <w:tcW w:w="963" w:type="dxa"/>
          </w:tcPr>
          <w:p w14:paraId="7F477F8B" w14:textId="0A59372C" w:rsidR="00D93D3B" w:rsidRPr="00706C4E" w:rsidRDefault="0013661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5966B11C" w14:textId="32BDF66B"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fldChar w:fldCharType="begin">
                <w:fldData xml:space="preserve">PEVuZE5vdGU+PENpdGU+PEF1dGhvcj5KaW48L0F1dGhvcj48WWVhcj4yMDE2PC9ZZWFyPjxSZWNO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zU5NDU8L3BhZ2VzPjx2b2x1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</w:fldData>
              </w:fldChar>
            </w:r>
            <w:r w:rsidR="006A2155">
              <w:rPr>
                <w:rFonts w:ascii="Calibri" w:eastAsia="ＭＳ Ｐゴシック" w:hAnsi="Calibri" w:cs="Calibri"/>
                <w:color w:val="000000" w:themeColor="text1"/>
              </w:rPr>
              <w:instrText xml:space="preserve"> ADDIN EN.CITE </w:instrText>
            </w:r>
            <w:r w:rsidR="006A2155">
              <w:rPr>
                <w:rFonts w:ascii="Calibri" w:eastAsia="ＭＳ Ｐゴシック" w:hAnsi="Calibri" w:cs="Calibri"/>
                <w:color w:val="000000" w:themeColor="text1"/>
              </w:rPr>
              <w:fldChar w:fldCharType="begin">
                <w:fldData xml:space="preserve">PEVuZE5vdGU+PENpdGU+PEF1dGhvcj5KaW48L0F1dGhvcj48WWVhcj4yMDE2PC9ZZWFyPjxSZWNO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zU5NDU8L3BhZ2VzPjx2b2x1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</w:fldData>
              </w:fldChar>
            </w:r>
            <w:r w:rsidR="006A2155">
              <w:rPr>
                <w:rFonts w:ascii="Calibri" w:eastAsia="ＭＳ Ｐゴシック" w:hAnsi="Calibri" w:cs="Calibri"/>
                <w:color w:val="000000" w:themeColor="text1"/>
              </w:rPr>
              <w:instrText xml:space="preserve"> ADDIN EN.CITE.DATA </w:instrText>
            </w:r>
            <w:r w:rsidR="006A2155">
              <w:rPr>
                <w:rFonts w:ascii="Calibri" w:eastAsia="ＭＳ Ｐゴシック" w:hAnsi="Calibri" w:cs="Calibri"/>
                <w:color w:val="000000" w:themeColor="text1"/>
              </w:rPr>
            </w:r>
            <w:r w:rsidR="006A2155">
              <w:rPr>
                <w:rFonts w:ascii="Calibri" w:eastAsia="ＭＳ Ｐゴシック" w:hAnsi="Calibri" w:cs="Calibri"/>
                <w:color w:val="000000" w:themeColor="text1"/>
              </w:rPr>
              <w:fldChar w:fldCharType="end"/>
            </w:r>
            <w:r w:rsidRPr="00706C4E">
              <w:rPr>
                <w:rFonts w:ascii="Calibri" w:eastAsia="ＭＳ Ｐゴシック" w:hAnsi="Calibri" w:cs="Calibri"/>
                <w:color w:val="000000" w:themeColor="text1"/>
              </w:rPr>
            </w:r>
            <w:r w:rsidRPr="00706C4E">
              <w:rPr>
                <w:rFonts w:ascii="Calibri" w:eastAsia="ＭＳ Ｐゴシック" w:hAnsi="Calibri" w:cs="Calibri"/>
                <w:color w:val="000000" w:themeColor="text1"/>
              </w:rPr>
              <w:fldChar w:fldCharType="separate"/>
            </w:r>
            <w:r w:rsidR="006A2155">
              <w:rPr>
                <w:rFonts w:ascii="Calibri" w:eastAsia="ＭＳ Ｐゴシック" w:hAnsi="Calibri" w:cs="Calibri"/>
                <w:noProof/>
                <w:color w:val="000000" w:themeColor="text1"/>
              </w:rPr>
              <w:t>[1]</w:t>
            </w:r>
            <w:r w:rsidRPr="00706C4E">
              <w:rPr>
                <w:rFonts w:ascii="Calibri" w:eastAsia="ＭＳ Ｐゴシック" w:hAnsi="Calibri" w:cs="Calibri"/>
                <w:color w:val="000000" w:themeColor="text1"/>
              </w:rPr>
              <w:fldChar w:fldCharType="end"/>
            </w:r>
          </w:p>
        </w:tc>
      </w:tr>
      <w:tr w:rsidR="00D93D3B" w:rsidRPr="00706C4E" w14:paraId="0CDDEB4B"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2435834E" w14:textId="1387B5B1"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78</w:t>
            </w:r>
          </w:p>
        </w:tc>
        <w:tc>
          <w:tcPr>
            <w:tcW w:w="1105" w:type="dxa"/>
          </w:tcPr>
          <w:p w14:paraId="33FAFF9C" w14:textId="1B3ED20D"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3F2CC6F5" w14:textId="179E0DC6"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33D98331" w14:textId="368A41E3"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8</w:t>
            </w:r>
          </w:p>
        </w:tc>
        <w:tc>
          <w:tcPr>
            <w:tcW w:w="2493" w:type="dxa"/>
          </w:tcPr>
          <w:p w14:paraId="3A8AAEA4" w14:textId="6A876176"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7381G&gt;C</w:t>
            </w:r>
          </w:p>
        </w:tc>
        <w:tc>
          <w:tcPr>
            <w:tcW w:w="1132" w:type="dxa"/>
          </w:tcPr>
          <w:p w14:paraId="755A9A20" w14:textId="3DBBD6EF"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A2461P</w:t>
            </w:r>
          </w:p>
        </w:tc>
        <w:tc>
          <w:tcPr>
            <w:tcW w:w="2226" w:type="dxa"/>
          </w:tcPr>
          <w:p w14:paraId="2FD7A195" w14:textId="39AAFDB8"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0686F51C" w14:textId="710E76F5" w:rsidR="00D93D3B" w:rsidRPr="00706C4E" w:rsidRDefault="007B0C3A"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6.2</w:t>
            </w:r>
          </w:p>
        </w:tc>
        <w:tc>
          <w:tcPr>
            <w:tcW w:w="1057" w:type="dxa"/>
          </w:tcPr>
          <w:p w14:paraId="2E9D930D" w14:textId="52F67882" w:rsidR="00D93D3B" w:rsidRPr="00706C4E" w:rsidRDefault="007B0C3A"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996</w:t>
            </w:r>
          </w:p>
        </w:tc>
        <w:tc>
          <w:tcPr>
            <w:tcW w:w="952" w:type="dxa"/>
          </w:tcPr>
          <w:p w14:paraId="4D109E86" w14:textId="285ED125" w:rsidR="00D93D3B" w:rsidRPr="00706C4E" w:rsidRDefault="007B0C3A"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12CA9AEF" w14:textId="3CD68E11" w:rsidR="00D93D3B" w:rsidRPr="00706C4E" w:rsidRDefault="007B0C3A"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32BD4F79" w14:textId="68250FC5" w:rsidR="00D93D3B" w:rsidRPr="00706C4E" w:rsidRDefault="007B0C3A"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7E5E9097" w14:textId="588CF5C4"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5B127441"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11633710" w14:textId="6B0922CA"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84</w:t>
            </w:r>
          </w:p>
        </w:tc>
        <w:tc>
          <w:tcPr>
            <w:tcW w:w="1105" w:type="dxa"/>
          </w:tcPr>
          <w:p w14:paraId="26442BE4" w14:textId="53130082"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2054A3D2" w14:textId="7BDDB89B"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6A1D6888" w14:textId="5479F575"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5</w:t>
            </w:r>
          </w:p>
        </w:tc>
        <w:tc>
          <w:tcPr>
            <w:tcW w:w="2493" w:type="dxa"/>
          </w:tcPr>
          <w:p w14:paraId="054020EC" w14:textId="5F0C877E"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3416T&gt;A</w:t>
            </w:r>
          </w:p>
        </w:tc>
        <w:tc>
          <w:tcPr>
            <w:tcW w:w="1132" w:type="dxa"/>
          </w:tcPr>
          <w:p w14:paraId="083BA659" w14:textId="2F56ED5E"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V1139E</w:t>
            </w:r>
          </w:p>
        </w:tc>
        <w:tc>
          <w:tcPr>
            <w:tcW w:w="2226" w:type="dxa"/>
          </w:tcPr>
          <w:p w14:paraId="7369690A" w14:textId="1FC9218C"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4444B143" w14:textId="65CA685C" w:rsidR="00D93D3B" w:rsidRPr="00706C4E" w:rsidRDefault="00A47C1C"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2.62</w:t>
            </w:r>
          </w:p>
        </w:tc>
        <w:tc>
          <w:tcPr>
            <w:tcW w:w="1057" w:type="dxa"/>
          </w:tcPr>
          <w:p w14:paraId="7D0CCAF0" w14:textId="21128FFA" w:rsidR="00D93D3B" w:rsidRPr="00706C4E" w:rsidRDefault="00A47C1C"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962</w:t>
            </w:r>
          </w:p>
        </w:tc>
        <w:tc>
          <w:tcPr>
            <w:tcW w:w="952" w:type="dxa"/>
          </w:tcPr>
          <w:p w14:paraId="744365B3" w14:textId="6C22DDDB" w:rsidR="00D93D3B" w:rsidRPr="00706C4E" w:rsidRDefault="00A47C1C"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1D2FD717" w14:textId="6C1A0082" w:rsidR="00D93D3B"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65BBBA36" w14:textId="48EAE9FD" w:rsidR="00D93D3B" w:rsidRPr="00706C4E" w:rsidRDefault="00DE38C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2DEF9421" w14:textId="338A8FCF"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1B1F2BDD"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17F3F7C8" w14:textId="0F5231D1"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95</w:t>
            </w:r>
          </w:p>
        </w:tc>
        <w:tc>
          <w:tcPr>
            <w:tcW w:w="1105" w:type="dxa"/>
          </w:tcPr>
          <w:p w14:paraId="057567A9" w14:textId="1081BB54"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0416741F" w14:textId="53D78964"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6C7185CD" w14:textId="602A3BA4"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2</w:t>
            </w:r>
          </w:p>
        </w:tc>
        <w:tc>
          <w:tcPr>
            <w:tcW w:w="2493" w:type="dxa"/>
          </w:tcPr>
          <w:p w14:paraId="5A2700AF" w14:textId="27578A23"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8087T&gt;G</w:t>
            </w:r>
          </w:p>
        </w:tc>
        <w:tc>
          <w:tcPr>
            <w:tcW w:w="1132" w:type="dxa"/>
          </w:tcPr>
          <w:p w14:paraId="2552131E" w14:textId="17EE52BC"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L2696R</w:t>
            </w:r>
          </w:p>
        </w:tc>
        <w:tc>
          <w:tcPr>
            <w:tcW w:w="2226" w:type="dxa"/>
          </w:tcPr>
          <w:p w14:paraId="58B41BB2" w14:textId="25804B38"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105A8B96" w14:textId="4F3EE9E7" w:rsidR="00D93D3B" w:rsidRPr="00706C4E" w:rsidRDefault="00DE38C3"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35</w:t>
            </w:r>
          </w:p>
        </w:tc>
        <w:tc>
          <w:tcPr>
            <w:tcW w:w="1057" w:type="dxa"/>
          </w:tcPr>
          <w:p w14:paraId="4AA89690" w14:textId="3BA02F44" w:rsidR="00D93D3B" w:rsidRPr="00706C4E" w:rsidRDefault="00754A7E"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w:t>
            </w:r>
          </w:p>
        </w:tc>
        <w:tc>
          <w:tcPr>
            <w:tcW w:w="952" w:type="dxa"/>
          </w:tcPr>
          <w:p w14:paraId="3703FFF4" w14:textId="65B2F2E1" w:rsidR="00D93D3B" w:rsidRPr="00706C4E" w:rsidRDefault="00754A7E"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5D01D3B0" w14:textId="0B421035" w:rsidR="00D93D3B" w:rsidRPr="00706C4E" w:rsidRDefault="00747AAA"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047</w:t>
            </w:r>
          </w:p>
        </w:tc>
        <w:tc>
          <w:tcPr>
            <w:tcW w:w="963" w:type="dxa"/>
          </w:tcPr>
          <w:p w14:paraId="3AA42765" w14:textId="3C97D5D2" w:rsidR="00D93D3B" w:rsidRPr="00706C4E" w:rsidRDefault="00747AAA"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1097658A" w14:textId="0C628565"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D93D3B" w:rsidRPr="00706C4E" w14:paraId="762336BA"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71A87EF5" w14:textId="25DE7948"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115</w:t>
            </w:r>
          </w:p>
        </w:tc>
        <w:tc>
          <w:tcPr>
            <w:tcW w:w="1105" w:type="dxa"/>
          </w:tcPr>
          <w:p w14:paraId="681B65D4" w14:textId="307AF808"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7E1E5459" w14:textId="216AACED"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6C96CE78" w14:textId="00748631"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5</w:t>
            </w:r>
          </w:p>
        </w:tc>
        <w:tc>
          <w:tcPr>
            <w:tcW w:w="2493" w:type="dxa"/>
          </w:tcPr>
          <w:p w14:paraId="707BC069" w14:textId="3B1760BF"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6643C&gt;T</w:t>
            </w:r>
          </w:p>
        </w:tc>
        <w:tc>
          <w:tcPr>
            <w:tcW w:w="1132" w:type="dxa"/>
          </w:tcPr>
          <w:p w14:paraId="56916EDC" w14:textId="3F261FBF"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R2215W</w:t>
            </w:r>
          </w:p>
        </w:tc>
        <w:tc>
          <w:tcPr>
            <w:tcW w:w="2226" w:type="dxa"/>
          </w:tcPr>
          <w:p w14:paraId="2456CB5C" w14:textId="7819DB9C"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Likely Pathogenic</w:t>
            </w:r>
          </w:p>
        </w:tc>
        <w:tc>
          <w:tcPr>
            <w:tcW w:w="956" w:type="dxa"/>
          </w:tcPr>
          <w:p w14:paraId="349F67C3" w14:textId="114CBD7A" w:rsidR="00D93D3B" w:rsidRPr="00706C4E" w:rsidRDefault="00B23244"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2.4</w:t>
            </w:r>
          </w:p>
        </w:tc>
        <w:tc>
          <w:tcPr>
            <w:tcW w:w="1057" w:type="dxa"/>
          </w:tcPr>
          <w:p w14:paraId="37C52CC0" w14:textId="480DA339" w:rsidR="00D93D3B" w:rsidRPr="00706C4E" w:rsidRDefault="00B23244"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717</w:t>
            </w:r>
          </w:p>
        </w:tc>
        <w:tc>
          <w:tcPr>
            <w:tcW w:w="952" w:type="dxa"/>
          </w:tcPr>
          <w:p w14:paraId="35441CA0" w14:textId="7F4D9067" w:rsidR="00D93D3B" w:rsidRPr="00706C4E" w:rsidRDefault="00B23244"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0EAFFF3B" w14:textId="3B40B436" w:rsidR="00D93D3B" w:rsidRPr="00706C4E" w:rsidRDefault="00B23244"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8.367</w:t>
            </w:r>
            <w:r w:rsidR="000278B8" w:rsidRPr="00706C4E">
              <w:rPr>
                <w:rFonts w:ascii="Calibri" w:eastAsia="ＭＳ Ｐゴシック" w:hAnsi="Calibri" w:cs="Calibri"/>
                <w:color w:val="000000" w:themeColor="text1"/>
              </w:rPr>
              <w:t>E-06</w:t>
            </w:r>
          </w:p>
        </w:tc>
        <w:tc>
          <w:tcPr>
            <w:tcW w:w="963" w:type="dxa"/>
          </w:tcPr>
          <w:p w14:paraId="22DD1BFD" w14:textId="2BF77829" w:rsidR="00D93D3B" w:rsidRPr="00706C4E" w:rsidRDefault="000278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30C44F4E" w14:textId="6E35E87D"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fldChar w:fldCharType="begin">
                <w:fldData xml:space="preserve">PEVuZE5vdGU+PENpdGU+PEF1dGhvcj5Db3JuZWMtTGUgR2FsbDwvQXV0aG9yPjxZZWFyPjIwMTM8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</w:fldData>
              </w:fldChar>
            </w:r>
            <w:r w:rsidR="006A2155">
              <w:rPr>
                <w:rFonts w:ascii="Calibri" w:eastAsia="ＭＳ Ｐゴシック" w:hAnsi="Calibri" w:cs="Calibri"/>
                <w:color w:val="000000" w:themeColor="text1"/>
              </w:rPr>
              <w:instrText xml:space="preserve"> ADDIN EN.CITE </w:instrText>
            </w:r>
            <w:r w:rsidR="006A2155">
              <w:rPr>
                <w:rFonts w:ascii="Calibri" w:eastAsia="ＭＳ Ｐゴシック" w:hAnsi="Calibri" w:cs="Calibri"/>
                <w:color w:val="000000" w:themeColor="text1"/>
              </w:rPr>
              <w:fldChar w:fldCharType="begin">
                <w:fldData xml:space="preserve">PEVuZE5vdGU+PENpdGU+PEF1dGhvcj5Db3JuZWMtTGUgR2FsbDwvQXV0aG9yPjxZZWFyPjIwMTM8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</w:fldData>
              </w:fldChar>
            </w:r>
            <w:r w:rsidR="006A2155">
              <w:rPr>
                <w:rFonts w:ascii="Calibri" w:eastAsia="ＭＳ Ｐゴシック" w:hAnsi="Calibri" w:cs="Calibri"/>
                <w:color w:val="000000" w:themeColor="text1"/>
              </w:rPr>
              <w:instrText xml:space="preserve"> ADDIN EN.CITE.DATA </w:instrText>
            </w:r>
            <w:r w:rsidR="006A2155">
              <w:rPr>
                <w:rFonts w:ascii="Calibri" w:eastAsia="ＭＳ Ｐゴシック" w:hAnsi="Calibri" w:cs="Calibri"/>
                <w:color w:val="000000" w:themeColor="text1"/>
              </w:rPr>
            </w:r>
            <w:r w:rsidR="006A2155">
              <w:rPr>
                <w:rFonts w:ascii="Calibri" w:eastAsia="ＭＳ Ｐゴシック" w:hAnsi="Calibri" w:cs="Calibri"/>
                <w:color w:val="000000" w:themeColor="text1"/>
              </w:rPr>
              <w:fldChar w:fldCharType="end"/>
            </w:r>
            <w:r w:rsidRPr="00706C4E">
              <w:rPr>
                <w:rFonts w:ascii="Calibri" w:eastAsia="ＭＳ Ｐゴシック" w:hAnsi="Calibri" w:cs="Calibri"/>
                <w:color w:val="000000" w:themeColor="text1"/>
              </w:rPr>
            </w:r>
            <w:r w:rsidRPr="00706C4E">
              <w:rPr>
                <w:rFonts w:ascii="Calibri" w:eastAsia="ＭＳ Ｐゴシック" w:hAnsi="Calibri" w:cs="Calibri"/>
                <w:color w:val="000000" w:themeColor="text1"/>
              </w:rPr>
              <w:fldChar w:fldCharType="separate"/>
            </w:r>
            <w:r w:rsidR="006A2155">
              <w:rPr>
                <w:rFonts w:ascii="Calibri" w:eastAsia="ＭＳ Ｐゴシック" w:hAnsi="Calibri" w:cs="Calibri"/>
                <w:noProof/>
                <w:color w:val="000000" w:themeColor="text1"/>
              </w:rPr>
              <w:t>[5,7]</w:t>
            </w:r>
            <w:r w:rsidRPr="00706C4E">
              <w:rPr>
                <w:rFonts w:ascii="Calibri" w:eastAsia="ＭＳ Ｐゴシック" w:hAnsi="Calibri" w:cs="Calibri"/>
                <w:color w:val="000000" w:themeColor="text1"/>
              </w:rPr>
              <w:fldChar w:fldCharType="end"/>
            </w:r>
          </w:p>
        </w:tc>
      </w:tr>
      <w:tr w:rsidR="00D93D3B" w:rsidRPr="00706C4E" w14:paraId="1E4EA9B4" w14:textId="77777777" w:rsidTr="007937B8">
        <w:tc>
          <w:tcPr>
            <w:cnfStyle w:val="001000000000" w:firstRow="0" w:lastRow="0" w:firstColumn="1" w:lastColumn="0" w:oddVBand="0" w:evenVBand="0" w:oddHBand="0" w:evenHBand="0" w:firstRowFirstColumn="0" w:firstRowLastColumn="0" w:lastRowFirstColumn="0" w:lastRowLastColumn="0"/>
            <w:tcW w:w="1115" w:type="dxa"/>
          </w:tcPr>
          <w:p w14:paraId="2CD34C5B" w14:textId="0BE673B0" w:rsidR="00D93D3B" w:rsidRPr="00706C4E" w:rsidRDefault="00D93D3B"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116</w:t>
            </w:r>
          </w:p>
        </w:tc>
        <w:tc>
          <w:tcPr>
            <w:tcW w:w="1105" w:type="dxa"/>
          </w:tcPr>
          <w:p w14:paraId="41251959" w14:textId="788A09EB"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474A4073" w14:textId="1478BBBE"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1</w:t>
            </w:r>
          </w:p>
        </w:tc>
        <w:tc>
          <w:tcPr>
            <w:tcW w:w="817" w:type="dxa"/>
          </w:tcPr>
          <w:p w14:paraId="069762CF" w14:textId="4E3BA5FF"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5</w:t>
            </w:r>
          </w:p>
        </w:tc>
        <w:tc>
          <w:tcPr>
            <w:tcW w:w="2493" w:type="dxa"/>
          </w:tcPr>
          <w:p w14:paraId="78B6494E" w14:textId="3CFDE08C"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542T&gt;A</w:t>
            </w:r>
          </w:p>
        </w:tc>
        <w:tc>
          <w:tcPr>
            <w:tcW w:w="1132" w:type="dxa"/>
          </w:tcPr>
          <w:p w14:paraId="042738B0" w14:textId="7A6CA012"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V181D</w:t>
            </w:r>
          </w:p>
        </w:tc>
        <w:tc>
          <w:tcPr>
            <w:tcW w:w="2226" w:type="dxa"/>
          </w:tcPr>
          <w:p w14:paraId="6FB67B72" w14:textId="2124EFB4"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56" w:type="dxa"/>
          </w:tcPr>
          <w:p w14:paraId="4295A000" w14:textId="615C1987" w:rsidR="00D93D3B" w:rsidRPr="00706C4E" w:rsidRDefault="00C93B50"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6.35</w:t>
            </w:r>
          </w:p>
        </w:tc>
        <w:tc>
          <w:tcPr>
            <w:tcW w:w="1057" w:type="dxa"/>
          </w:tcPr>
          <w:p w14:paraId="6B6A26D6" w14:textId="254C2D7B" w:rsidR="00D93D3B" w:rsidRPr="00706C4E" w:rsidRDefault="00C93B50"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811</w:t>
            </w:r>
          </w:p>
        </w:tc>
        <w:tc>
          <w:tcPr>
            <w:tcW w:w="952" w:type="dxa"/>
          </w:tcPr>
          <w:p w14:paraId="1D391092" w14:textId="0B356930" w:rsidR="00D93D3B" w:rsidRPr="00706C4E" w:rsidRDefault="00C93B50"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97" w:type="dxa"/>
          </w:tcPr>
          <w:p w14:paraId="7C2B4C01" w14:textId="56EFDDBE" w:rsidR="00D93D3B"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3" w:type="dxa"/>
          </w:tcPr>
          <w:p w14:paraId="72FE373A" w14:textId="158BCA37" w:rsidR="00D93D3B" w:rsidRPr="00706C4E" w:rsidRDefault="00C93B50"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960" w:type="dxa"/>
          </w:tcPr>
          <w:p w14:paraId="46AAB781" w14:textId="2E78FFE8" w:rsidR="00D93D3B" w:rsidRPr="00706C4E" w:rsidRDefault="00D93D3B"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bl>
    <w:p w14:paraId="037189A4" w14:textId="0A473CB4" w:rsidR="00EA72BE" w:rsidRPr="00706C4E" w:rsidRDefault="002048FF" w:rsidP="00492FC7">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rPr>
        <w:t>CADD, combined annotation-</w:t>
      </w:r>
      <w:r w:rsidR="007937B8" w:rsidRPr="00706C4E">
        <w:rPr>
          <w:rFonts w:ascii="Calibri" w:eastAsia="ＭＳ Ｐゴシック" w:hAnsi="Calibri" w:cs="Calibri"/>
          <w:color w:val="000000" w:themeColor="text1"/>
          <w:sz w:val="24"/>
          <w:szCs w:val="24"/>
        </w:rPr>
        <w:t xml:space="preserve">dependent depletion; SIFT, sorting intolerant from tolerant; ExAC, exome aggregation consortium; </w:t>
      </w:r>
    </w:p>
    <w:p w14:paraId="41C7C16D" w14:textId="7346EFFC" w:rsidR="007937B8" w:rsidRPr="00706C4E" w:rsidRDefault="007937B8" w:rsidP="00492FC7">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rPr>
        <w:t>ToMMo, Tohoku Medical Megabank Organization</w:t>
      </w:r>
    </w:p>
    <w:p w14:paraId="08963912" w14:textId="48CCD4A8" w:rsidR="00492FC7" w:rsidRPr="00706C4E" w:rsidRDefault="00492FC7" w:rsidP="00492FC7">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vertAlign w:val="superscript"/>
        </w:rPr>
        <w:t xml:space="preserve">a </w:t>
      </w:r>
      <w:r w:rsidR="002048FF" w:rsidRPr="00706C4E">
        <w:rPr>
          <w:rFonts w:ascii="Calibri" w:eastAsia="ＭＳ Ｐゴシック" w:hAnsi="Calibri" w:cs="Calibri"/>
          <w:color w:val="000000" w:themeColor="text1"/>
          <w:sz w:val="24"/>
          <w:szCs w:val="24"/>
        </w:rPr>
        <w:t>The p</w:t>
      </w:r>
      <w:r w:rsidRPr="00706C4E">
        <w:rPr>
          <w:rFonts w:ascii="Calibri" w:eastAsia="ＭＳ Ｐゴシック" w:hAnsi="Calibri" w:cs="Calibri"/>
          <w:color w:val="000000" w:themeColor="text1"/>
          <w:sz w:val="24"/>
          <w:szCs w:val="24"/>
        </w:rPr>
        <w:t xml:space="preserve">atient No. </w:t>
      </w:r>
      <w:r w:rsidR="002048FF" w:rsidRPr="00706C4E">
        <w:rPr>
          <w:rFonts w:ascii="Calibri" w:eastAsia="ＭＳ Ｐゴシック" w:hAnsi="Calibri" w:cs="Calibri"/>
          <w:color w:val="000000" w:themeColor="text1"/>
          <w:sz w:val="24"/>
          <w:szCs w:val="24"/>
        </w:rPr>
        <w:t>was assigned by</w:t>
      </w:r>
      <w:r w:rsidRPr="00706C4E">
        <w:rPr>
          <w:rFonts w:ascii="Calibri" w:eastAsia="ＭＳ Ｐゴシック" w:hAnsi="Calibri" w:cs="Calibri"/>
          <w:color w:val="000000" w:themeColor="text1"/>
          <w:sz w:val="24"/>
          <w:szCs w:val="24"/>
        </w:rPr>
        <w:t xml:space="preserve"> Toranomon Hospital</w:t>
      </w:r>
    </w:p>
    <w:p w14:paraId="42D5007D" w14:textId="75071488" w:rsidR="007937B8" w:rsidRPr="00706C4E" w:rsidRDefault="00492FC7">
      <w:pPr>
        <w:rPr>
          <w:rFonts w:ascii="Calibri" w:eastAsia="ＭＳ Ｐゴシック" w:hAnsi="Calibri" w:cs="Calibri"/>
          <w:color w:val="000000" w:themeColor="text1"/>
        </w:rPr>
      </w:pPr>
      <w:r w:rsidRPr="00706C4E">
        <w:rPr>
          <w:rFonts w:ascii="Calibri" w:eastAsia="ＭＳ Ｐゴシック" w:hAnsi="Calibri" w:cs="Calibri"/>
          <w:color w:val="000000" w:themeColor="text1"/>
          <w:sz w:val="24"/>
          <w:szCs w:val="24"/>
          <w:vertAlign w:val="superscript"/>
        </w:rPr>
        <w:t xml:space="preserve">b </w:t>
      </w:r>
      <w:r w:rsidRPr="00706C4E">
        <w:rPr>
          <w:rFonts w:ascii="Calibri" w:eastAsia="ＭＳ Ｐゴシック" w:hAnsi="Calibri" w:cs="Calibri"/>
          <w:color w:val="000000" w:themeColor="text1"/>
          <w:sz w:val="24"/>
          <w:szCs w:val="24"/>
        </w:rPr>
        <w:t xml:space="preserve">NCBI reference sequences: </w:t>
      </w:r>
      <w:r w:rsidRPr="00706C4E">
        <w:rPr>
          <w:rFonts w:ascii="Calibri" w:eastAsia="ＭＳ Ｐゴシック" w:hAnsi="Calibri" w:cs="Calibri"/>
          <w:i/>
          <w:color w:val="000000" w:themeColor="text1"/>
          <w:sz w:val="24"/>
          <w:szCs w:val="24"/>
        </w:rPr>
        <w:t>PKD1</w:t>
      </w:r>
      <w:r w:rsidRPr="00706C4E">
        <w:rPr>
          <w:rFonts w:ascii="Calibri" w:eastAsia="ＭＳ Ｐゴシック" w:hAnsi="Calibri" w:cs="Calibri"/>
          <w:color w:val="000000" w:themeColor="text1"/>
          <w:sz w:val="24"/>
          <w:szCs w:val="24"/>
        </w:rPr>
        <w:t>, NM_001009944.</w:t>
      </w:r>
      <w:r w:rsidR="007937B8" w:rsidRPr="00706C4E">
        <w:rPr>
          <w:rFonts w:ascii="Calibri" w:eastAsia="ＭＳ Ｐゴシック" w:hAnsi="Calibri" w:cs="Calibri"/>
          <w:color w:val="000000" w:themeColor="text1"/>
        </w:rPr>
        <w:br w:type="page"/>
      </w:r>
    </w:p>
    <w:p w14:paraId="29C040A8" w14:textId="2BABAE01" w:rsidR="00E97F1C" w:rsidRPr="00706C4E" w:rsidRDefault="00E97F1C" w:rsidP="00EA72BE">
      <w:pPr>
        <w:spacing w:line="480" w:lineRule="auto"/>
        <w:rPr>
          <w:rFonts w:ascii="Calibri" w:eastAsia="ＭＳ Ｐゴシック" w:hAnsi="Calibri" w:cs="Calibri"/>
          <w:b/>
          <w:color w:val="000000" w:themeColor="text1"/>
          <w:sz w:val="24"/>
          <w:szCs w:val="24"/>
        </w:rPr>
      </w:pPr>
      <w:r w:rsidRPr="00706C4E">
        <w:rPr>
          <w:rFonts w:ascii="Calibri" w:hAnsi="Calibri" w:cs="Calibri"/>
          <w:b/>
          <w:sz w:val="24"/>
          <w:szCs w:val="24"/>
        </w:rPr>
        <w:lastRenderedPageBreak/>
        <w:t>Supplemental Table 5</w:t>
      </w:r>
      <w:r w:rsidR="00F82846" w:rsidRPr="00706C4E">
        <w:rPr>
          <w:rFonts w:ascii="Calibri" w:hAnsi="Calibri" w:cs="Calibri"/>
          <w:b/>
          <w:sz w:val="24"/>
          <w:szCs w:val="24"/>
        </w:rPr>
        <w:t xml:space="preserve"> (</w:t>
      </w:r>
      <w:r w:rsidR="004A7AC3" w:rsidRPr="00706C4E">
        <w:rPr>
          <w:rFonts w:ascii="Calibri" w:hAnsi="Calibri" w:cs="Calibri"/>
          <w:b/>
          <w:sz w:val="24"/>
          <w:szCs w:val="24"/>
        </w:rPr>
        <w:t>Table S5</w:t>
      </w:r>
      <w:r w:rsidR="00F82846" w:rsidRPr="00706C4E">
        <w:rPr>
          <w:rFonts w:ascii="Calibri" w:hAnsi="Calibri" w:cs="Calibri"/>
          <w:b/>
          <w:sz w:val="24"/>
          <w:szCs w:val="24"/>
        </w:rPr>
        <w:t xml:space="preserve">): </w:t>
      </w:r>
      <w:r w:rsidR="00532879" w:rsidRPr="00706C4E">
        <w:rPr>
          <w:rFonts w:ascii="Calibri" w:hAnsi="Calibri" w:cs="Calibri"/>
          <w:b/>
          <w:sz w:val="24"/>
          <w:szCs w:val="24"/>
        </w:rPr>
        <w:t xml:space="preserve">Mutations in </w:t>
      </w:r>
      <w:r w:rsidR="002048FF" w:rsidRPr="00706C4E">
        <w:rPr>
          <w:rFonts w:ascii="Calibri" w:hAnsi="Calibri" w:cs="Calibri"/>
          <w:b/>
          <w:sz w:val="24"/>
          <w:szCs w:val="24"/>
        </w:rPr>
        <w:t xml:space="preserve">the </w:t>
      </w:r>
      <w:r w:rsidR="00532879" w:rsidRPr="00706C4E">
        <w:rPr>
          <w:rFonts w:ascii="Calibri" w:eastAsia="ＭＳ Ｐゴシック" w:hAnsi="Calibri" w:cs="Calibri"/>
          <w:b/>
          <w:i/>
          <w:color w:val="000000" w:themeColor="text1"/>
          <w:sz w:val="24"/>
          <w:szCs w:val="24"/>
        </w:rPr>
        <w:t>PKD2</w:t>
      </w:r>
      <w:r w:rsidR="00532879" w:rsidRPr="00706C4E">
        <w:rPr>
          <w:rFonts w:ascii="Calibri" w:eastAsia="ＭＳ Ｐゴシック" w:hAnsi="Calibri" w:cs="Calibri"/>
          <w:b/>
          <w:color w:val="000000" w:themeColor="text1"/>
          <w:sz w:val="24"/>
          <w:szCs w:val="24"/>
        </w:rPr>
        <w:t xml:space="preserve"> group</w:t>
      </w:r>
      <w:r w:rsidR="00F86577" w:rsidRPr="00706C4E">
        <w:rPr>
          <w:rFonts w:ascii="Calibri" w:eastAsia="ＭＳ Ｐゴシック" w:hAnsi="Calibri" w:cs="Calibri"/>
          <w:b/>
          <w:color w:val="000000" w:themeColor="text1"/>
          <w:sz w:val="24"/>
          <w:szCs w:val="24"/>
        </w:rPr>
        <w:t>.</w:t>
      </w:r>
    </w:p>
    <w:tbl>
      <w:tblPr>
        <w:tblStyle w:val="11"/>
        <w:tblW w:w="0" w:type="auto"/>
        <w:tblLook w:val="04A0" w:firstRow="1" w:lastRow="0" w:firstColumn="1" w:lastColumn="0" w:noHBand="0" w:noVBand="1"/>
      </w:tblPr>
      <w:tblGrid>
        <w:gridCol w:w="1009"/>
        <w:gridCol w:w="1108"/>
        <w:gridCol w:w="741"/>
        <w:gridCol w:w="739"/>
        <w:gridCol w:w="1727"/>
        <w:gridCol w:w="1697"/>
        <w:gridCol w:w="2500"/>
        <w:gridCol w:w="1006"/>
        <w:gridCol w:w="1057"/>
        <w:gridCol w:w="1006"/>
        <w:gridCol w:w="1008"/>
        <w:gridCol w:w="1008"/>
        <w:gridCol w:w="1008"/>
      </w:tblGrid>
      <w:tr w:rsidR="006E4B09" w:rsidRPr="00706C4E" w14:paraId="3B811AC5" w14:textId="77777777" w:rsidTr="007937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dxa"/>
          </w:tcPr>
          <w:p w14:paraId="6AA0559E" w14:textId="238E317A" w:rsidR="006E4B09" w:rsidRPr="00706C4E" w:rsidRDefault="006E4B09" w:rsidP="007937B8">
            <w:pPr>
              <w:rPr>
                <w:rFonts w:ascii="Calibri" w:eastAsia="ＭＳ Ｐゴシック" w:hAnsi="Calibri" w:cs="Calibri"/>
                <w:b w:val="0"/>
                <w:color w:val="000000" w:themeColor="text1"/>
                <w:vertAlign w:val="superscript"/>
              </w:rPr>
            </w:pPr>
            <w:r w:rsidRPr="00706C4E">
              <w:rPr>
                <w:rFonts w:ascii="Calibri" w:eastAsia="ＭＳ Ｐゴシック" w:hAnsi="Calibri" w:cs="Calibri"/>
                <w:b w:val="0"/>
                <w:color w:val="000000" w:themeColor="text1"/>
              </w:rPr>
              <w:t xml:space="preserve">Patient No. </w:t>
            </w:r>
            <w:r w:rsidRPr="00706C4E">
              <w:rPr>
                <w:rFonts w:ascii="Calibri" w:eastAsia="ＭＳ Ｐゴシック" w:hAnsi="Calibri" w:cs="Calibri"/>
                <w:b w:val="0"/>
                <w:color w:val="000000" w:themeColor="text1"/>
                <w:vertAlign w:val="superscript"/>
              </w:rPr>
              <w:t>a</w:t>
            </w:r>
          </w:p>
        </w:tc>
        <w:tc>
          <w:tcPr>
            <w:tcW w:w="1108" w:type="dxa"/>
          </w:tcPr>
          <w:p w14:paraId="24018DA1" w14:textId="77777777"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Mutation</w:t>
            </w:r>
          </w:p>
        </w:tc>
        <w:tc>
          <w:tcPr>
            <w:tcW w:w="741" w:type="dxa"/>
          </w:tcPr>
          <w:p w14:paraId="6AA31D4C" w14:textId="77777777"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Gene</w:t>
            </w:r>
          </w:p>
        </w:tc>
        <w:tc>
          <w:tcPr>
            <w:tcW w:w="730" w:type="dxa"/>
          </w:tcPr>
          <w:p w14:paraId="0EA7D536" w14:textId="77777777"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bCs w:val="0"/>
                <w:color w:val="000000" w:themeColor="text1"/>
              </w:rPr>
            </w:pPr>
            <w:r w:rsidRPr="00706C4E">
              <w:rPr>
                <w:rFonts w:ascii="Calibri" w:eastAsia="ＭＳ Ｐゴシック" w:hAnsi="Calibri" w:cs="Calibri"/>
                <w:b w:val="0"/>
                <w:color w:val="000000" w:themeColor="text1"/>
              </w:rPr>
              <w:t>Exon/</w:t>
            </w:r>
          </w:p>
          <w:p w14:paraId="57AB41F9" w14:textId="77777777"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Intron</w:t>
            </w:r>
          </w:p>
        </w:tc>
        <w:tc>
          <w:tcPr>
            <w:tcW w:w="1728" w:type="dxa"/>
          </w:tcPr>
          <w:p w14:paraId="600EC0A0" w14:textId="03B67DD1"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vertAlign w:val="superscript"/>
              </w:rPr>
            </w:pPr>
            <w:r w:rsidRPr="00706C4E">
              <w:rPr>
                <w:rFonts w:ascii="Calibri" w:eastAsia="ＭＳ Ｐゴシック" w:hAnsi="Calibri" w:cs="Calibri"/>
                <w:b w:val="0"/>
                <w:color w:val="000000" w:themeColor="text1"/>
              </w:rPr>
              <w:t xml:space="preserve">cDNA change </w:t>
            </w:r>
            <w:r w:rsidRPr="00706C4E">
              <w:rPr>
                <w:rFonts w:ascii="Calibri" w:eastAsia="ＭＳ Ｐゴシック" w:hAnsi="Calibri" w:cs="Calibri"/>
                <w:b w:val="0"/>
                <w:color w:val="000000" w:themeColor="text1"/>
                <w:vertAlign w:val="superscript"/>
              </w:rPr>
              <w:t>b</w:t>
            </w:r>
          </w:p>
        </w:tc>
        <w:tc>
          <w:tcPr>
            <w:tcW w:w="1699" w:type="dxa"/>
          </w:tcPr>
          <w:p w14:paraId="3100ABCB" w14:textId="77777777"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Protein change</w:t>
            </w:r>
          </w:p>
        </w:tc>
        <w:tc>
          <w:tcPr>
            <w:tcW w:w="2503" w:type="dxa"/>
          </w:tcPr>
          <w:p w14:paraId="7BEEB16C" w14:textId="77777777"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Cs w:val="0"/>
                <w:color w:val="000000" w:themeColor="text1"/>
              </w:rPr>
            </w:pPr>
            <w:r w:rsidRPr="00706C4E">
              <w:rPr>
                <w:rFonts w:ascii="Calibri" w:eastAsia="ＭＳ Ｐゴシック" w:hAnsi="Calibri" w:cs="Calibri"/>
                <w:b w:val="0"/>
                <w:color w:val="000000" w:themeColor="text1"/>
              </w:rPr>
              <w:t>ADPKD</w:t>
            </w:r>
          </w:p>
          <w:p w14:paraId="01CB5348" w14:textId="4804D1BA"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Mutation Database</w:t>
            </w:r>
          </w:p>
        </w:tc>
        <w:tc>
          <w:tcPr>
            <w:tcW w:w="1007" w:type="dxa"/>
          </w:tcPr>
          <w:p w14:paraId="71459217" w14:textId="3D94AD97"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color w:val="000000" w:themeColor="text1"/>
              </w:rPr>
              <w:t>CADD</w:t>
            </w:r>
          </w:p>
        </w:tc>
        <w:tc>
          <w:tcPr>
            <w:tcW w:w="1057" w:type="dxa"/>
          </w:tcPr>
          <w:p w14:paraId="4C93C999" w14:textId="4ED104B3"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color w:val="000000" w:themeColor="text1"/>
              </w:rPr>
              <w:t>Polyphen</w:t>
            </w:r>
          </w:p>
        </w:tc>
        <w:tc>
          <w:tcPr>
            <w:tcW w:w="1007" w:type="dxa"/>
          </w:tcPr>
          <w:p w14:paraId="461DDB26" w14:textId="69216AB8"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color w:val="000000" w:themeColor="text1"/>
              </w:rPr>
              <w:t>SIFT</w:t>
            </w:r>
          </w:p>
        </w:tc>
        <w:tc>
          <w:tcPr>
            <w:tcW w:w="1008" w:type="dxa"/>
          </w:tcPr>
          <w:p w14:paraId="5EBB714D" w14:textId="7E48E863"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color w:val="000000" w:themeColor="text1"/>
              </w:rPr>
              <w:t>ExAC</w:t>
            </w:r>
          </w:p>
        </w:tc>
        <w:tc>
          <w:tcPr>
            <w:tcW w:w="1008" w:type="dxa"/>
          </w:tcPr>
          <w:p w14:paraId="2F5FC817" w14:textId="04E847B0" w:rsidR="006E4B09" w:rsidRPr="00706C4E" w:rsidRDefault="0014396E"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color w:val="000000" w:themeColor="text1"/>
              </w:rPr>
              <w:t>ToMMo</w:t>
            </w:r>
          </w:p>
        </w:tc>
        <w:tc>
          <w:tcPr>
            <w:tcW w:w="1008" w:type="dxa"/>
          </w:tcPr>
          <w:p w14:paraId="70469E09" w14:textId="01A844B0"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bCs w:val="0"/>
                <w:color w:val="000000" w:themeColor="text1"/>
              </w:rPr>
            </w:pPr>
            <w:r w:rsidRPr="00706C4E">
              <w:rPr>
                <w:rFonts w:ascii="Calibri" w:eastAsia="ＭＳ Ｐゴシック" w:hAnsi="Calibri" w:cs="Calibri"/>
                <w:b w:val="0"/>
                <w:color w:val="000000" w:themeColor="text1"/>
              </w:rPr>
              <w:t>Previous</w:t>
            </w:r>
          </w:p>
          <w:p w14:paraId="6029B7E8" w14:textId="77777777" w:rsidR="006E4B09" w:rsidRPr="00706C4E" w:rsidRDefault="006E4B09"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reports</w:t>
            </w:r>
          </w:p>
        </w:tc>
      </w:tr>
      <w:tr w:rsidR="006E4B09" w:rsidRPr="00706C4E" w14:paraId="38D0FD2A" w14:textId="77777777" w:rsidTr="007937B8">
        <w:tc>
          <w:tcPr>
            <w:cnfStyle w:val="001000000000" w:firstRow="0" w:lastRow="0" w:firstColumn="1" w:lastColumn="0" w:oddVBand="0" w:evenVBand="0" w:oddHBand="0" w:evenHBand="0" w:firstRowFirstColumn="0" w:firstRowLastColumn="0" w:lastRowFirstColumn="0" w:lastRowLastColumn="0"/>
            <w:tcW w:w="1010" w:type="dxa"/>
          </w:tcPr>
          <w:p w14:paraId="62ECC916" w14:textId="6876E117" w:rsidR="006E4B09" w:rsidRPr="00706C4E" w:rsidRDefault="006E4B09"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8</w:t>
            </w:r>
          </w:p>
        </w:tc>
        <w:tc>
          <w:tcPr>
            <w:tcW w:w="1108" w:type="dxa"/>
          </w:tcPr>
          <w:p w14:paraId="30EB42CF" w14:textId="33D11F29"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4C6ED5AB" w14:textId="6CECB534"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2</w:t>
            </w:r>
          </w:p>
        </w:tc>
        <w:tc>
          <w:tcPr>
            <w:tcW w:w="730" w:type="dxa"/>
          </w:tcPr>
          <w:p w14:paraId="5307CC20" w14:textId="23E516EF"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5</w:t>
            </w:r>
          </w:p>
        </w:tc>
        <w:tc>
          <w:tcPr>
            <w:tcW w:w="1728" w:type="dxa"/>
          </w:tcPr>
          <w:p w14:paraId="6D2EBAA5" w14:textId="6ABFF9BC"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2819G&gt;A</w:t>
            </w:r>
          </w:p>
        </w:tc>
        <w:tc>
          <w:tcPr>
            <w:tcW w:w="1699" w:type="dxa"/>
          </w:tcPr>
          <w:p w14:paraId="34BB2FAC" w14:textId="437F6B0D"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R940H</w:t>
            </w:r>
          </w:p>
        </w:tc>
        <w:tc>
          <w:tcPr>
            <w:tcW w:w="2503" w:type="dxa"/>
          </w:tcPr>
          <w:p w14:paraId="0C20AA56" w14:textId="285490FD"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0370A55B" w14:textId="26AD9EA0" w:rsidR="006E4B09" w:rsidRPr="00706C4E" w:rsidRDefault="00F10FF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2.46</w:t>
            </w:r>
          </w:p>
        </w:tc>
        <w:tc>
          <w:tcPr>
            <w:tcW w:w="1057" w:type="dxa"/>
          </w:tcPr>
          <w:p w14:paraId="13885CFA" w14:textId="6DAB24C2" w:rsidR="006E4B09" w:rsidRPr="00706C4E" w:rsidRDefault="00F10FF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1</w:t>
            </w:r>
          </w:p>
        </w:tc>
        <w:tc>
          <w:tcPr>
            <w:tcW w:w="1007" w:type="dxa"/>
          </w:tcPr>
          <w:p w14:paraId="7F4B22A9" w14:textId="59AE0F00" w:rsidR="006E4B09" w:rsidRPr="00706C4E" w:rsidRDefault="00F10FF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11</w:t>
            </w:r>
          </w:p>
        </w:tc>
        <w:tc>
          <w:tcPr>
            <w:tcW w:w="1008" w:type="dxa"/>
          </w:tcPr>
          <w:p w14:paraId="138633B9" w14:textId="643BAA47" w:rsidR="006E4B09" w:rsidRPr="00706C4E" w:rsidRDefault="00F10FF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7D130BD5" w14:textId="05825BD4" w:rsidR="006E4B09" w:rsidRPr="00706C4E" w:rsidRDefault="00EF554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22</w:t>
            </w:r>
          </w:p>
        </w:tc>
        <w:tc>
          <w:tcPr>
            <w:tcW w:w="1008" w:type="dxa"/>
          </w:tcPr>
          <w:p w14:paraId="5C335858" w14:textId="3EB69230"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6E4B09" w:rsidRPr="00706C4E" w14:paraId="6CF51F16" w14:textId="77777777" w:rsidTr="007937B8">
        <w:tc>
          <w:tcPr>
            <w:cnfStyle w:val="001000000000" w:firstRow="0" w:lastRow="0" w:firstColumn="1" w:lastColumn="0" w:oddVBand="0" w:evenVBand="0" w:oddHBand="0" w:evenHBand="0" w:firstRowFirstColumn="0" w:firstRowLastColumn="0" w:lastRowFirstColumn="0" w:lastRowLastColumn="0"/>
            <w:tcW w:w="1010" w:type="dxa"/>
          </w:tcPr>
          <w:p w14:paraId="448CFBE4" w14:textId="2815D31A" w:rsidR="006E4B09" w:rsidRPr="00706C4E" w:rsidRDefault="006E4B09"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26</w:t>
            </w:r>
          </w:p>
        </w:tc>
        <w:tc>
          <w:tcPr>
            <w:tcW w:w="1108" w:type="dxa"/>
          </w:tcPr>
          <w:p w14:paraId="6FA8262D" w14:textId="02A951CF"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741" w:type="dxa"/>
          </w:tcPr>
          <w:p w14:paraId="20CD9013" w14:textId="59BDA29C"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2</w:t>
            </w:r>
          </w:p>
        </w:tc>
        <w:tc>
          <w:tcPr>
            <w:tcW w:w="730" w:type="dxa"/>
          </w:tcPr>
          <w:p w14:paraId="091CE8F8" w14:textId="75098BE9"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4</w:t>
            </w:r>
          </w:p>
        </w:tc>
        <w:tc>
          <w:tcPr>
            <w:tcW w:w="1728" w:type="dxa"/>
          </w:tcPr>
          <w:p w14:paraId="3522312F" w14:textId="6E453108"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2668G&gt;A</w:t>
            </w:r>
          </w:p>
        </w:tc>
        <w:tc>
          <w:tcPr>
            <w:tcW w:w="1699" w:type="dxa"/>
          </w:tcPr>
          <w:p w14:paraId="7BC5AFA9" w14:textId="226700E4"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E890K</w:t>
            </w:r>
          </w:p>
        </w:tc>
        <w:tc>
          <w:tcPr>
            <w:tcW w:w="2503" w:type="dxa"/>
          </w:tcPr>
          <w:p w14:paraId="69F0F38F" w14:textId="4F882CEC"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3567950E" w14:textId="0A4956D2" w:rsidR="006E4B09" w:rsidRPr="00706C4E" w:rsidRDefault="00EF554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7.0</w:t>
            </w:r>
          </w:p>
        </w:tc>
        <w:tc>
          <w:tcPr>
            <w:tcW w:w="1057" w:type="dxa"/>
          </w:tcPr>
          <w:p w14:paraId="3A1681E8" w14:textId="3A945C6E" w:rsidR="006E4B09" w:rsidRPr="00706C4E" w:rsidRDefault="00EF554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781</w:t>
            </w:r>
          </w:p>
        </w:tc>
        <w:tc>
          <w:tcPr>
            <w:tcW w:w="1007" w:type="dxa"/>
          </w:tcPr>
          <w:p w14:paraId="76ECC8C7" w14:textId="68AAACE5" w:rsidR="006E4B09" w:rsidRPr="00706C4E" w:rsidRDefault="00EF554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7</w:t>
            </w:r>
          </w:p>
        </w:tc>
        <w:tc>
          <w:tcPr>
            <w:tcW w:w="1008" w:type="dxa"/>
          </w:tcPr>
          <w:p w14:paraId="33312102" w14:textId="0FAAFF30" w:rsidR="006E4B09" w:rsidRPr="00706C4E" w:rsidRDefault="00EF554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4.94E-05</w:t>
            </w:r>
          </w:p>
        </w:tc>
        <w:tc>
          <w:tcPr>
            <w:tcW w:w="1008" w:type="dxa"/>
          </w:tcPr>
          <w:p w14:paraId="1BAE3E2C" w14:textId="76B7AB39" w:rsidR="006E4B09" w:rsidRPr="00706C4E" w:rsidRDefault="00EF554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49</w:t>
            </w:r>
          </w:p>
        </w:tc>
        <w:tc>
          <w:tcPr>
            <w:tcW w:w="1008" w:type="dxa"/>
          </w:tcPr>
          <w:p w14:paraId="5BBC96E1" w14:textId="6B9C26BB"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fldChar w:fldCharType="begin">
                <w:fldData xml:space="preserve">PEVuZE5vdGU+PENpdGU+PEF1dGhvcj5LdXJhc2hpZ2U8L0F1dGhvcj48WWVhcj4yMDE1PC9ZZWFy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==
</w:fldData>
              </w:fldChar>
            </w:r>
            <w:r w:rsidR="006A2155">
              <w:rPr>
                <w:rFonts w:ascii="Calibri" w:eastAsia="ＭＳ Ｐゴシック" w:hAnsi="Calibri" w:cs="Calibri"/>
                <w:color w:val="000000" w:themeColor="text1"/>
              </w:rPr>
              <w:instrText xml:space="preserve"> ADDIN EN.CITE </w:instrText>
            </w:r>
            <w:r w:rsidR="006A2155">
              <w:rPr>
                <w:rFonts w:ascii="Calibri" w:eastAsia="ＭＳ Ｐゴシック" w:hAnsi="Calibri" w:cs="Calibri"/>
                <w:color w:val="000000" w:themeColor="text1"/>
              </w:rPr>
              <w:fldChar w:fldCharType="begin">
                <w:fldData xml:space="preserve">PEVuZE5vdGU+PENpdGU+PEF1dGhvcj5LdXJhc2hpZ2U8L0F1dGhvcj48WWVhcj4yMDE1PC9ZZWFy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==
</w:fldData>
              </w:fldChar>
            </w:r>
            <w:r w:rsidR="006A2155">
              <w:rPr>
                <w:rFonts w:ascii="Calibri" w:eastAsia="ＭＳ Ｐゴシック" w:hAnsi="Calibri" w:cs="Calibri"/>
                <w:color w:val="000000" w:themeColor="text1"/>
              </w:rPr>
              <w:instrText xml:space="preserve"> ADDIN EN.CITE.DATA </w:instrText>
            </w:r>
            <w:r w:rsidR="006A2155">
              <w:rPr>
                <w:rFonts w:ascii="Calibri" w:eastAsia="ＭＳ Ｐゴシック" w:hAnsi="Calibri" w:cs="Calibri"/>
                <w:color w:val="000000" w:themeColor="text1"/>
              </w:rPr>
            </w:r>
            <w:r w:rsidR="006A2155">
              <w:rPr>
                <w:rFonts w:ascii="Calibri" w:eastAsia="ＭＳ Ｐゴシック" w:hAnsi="Calibri" w:cs="Calibri"/>
                <w:color w:val="000000" w:themeColor="text1"/>
              </w:rPr>
              <w:fldChar w:fldCharType="end"/>
            </w:r>
            <w:r w:rsidRPr="00706C4E">
              <w:rPr>
                <w:rFonts w:ascii="Calibri" w:eastAsia="ＭＳ Ｐゴシック" w:hAnsi="Calibri" w:cs="Calibri"/>
                <w:color w:val="000000" w:themeColor="text1"/>
              </w:rPr>
            </w:r>
            <w:r w:rsidRPr="00706C4E">
              <w:rPr>
                <w:rFonts w:ascii="Calibri" w:eastAsia="ＭＳ Ｐゴシック" w:hAnsi="Calibri" w:cs="Calibri"/>
                <w:color w:val="000000" w:themeColor="text1"/>
              </w:rPr>
              <w:fldChar w:fldCharType="separate"/>
            </w:r>
            <w:r w:rsidR="006A2155">
              <w:rPr>
                <w:rFonts w:ascii="Calibri" w:eastAsia="ＭＳ Ｐゴシック" w:hAnsi="Calibri" w:cs="Calibri"/>
                <w:noProof/>
                <w:color w:val="000000" w:themeColor="text1"/>
              </w:rPr>
              <w:t>[8]</w:t>
            </w:r>
            <w:r w:rsidRPr="00706C4E">
              <w:rPr>
                <w:rFonts w:ascii="Calibri" w:eastAsia="ＭＳ Ｐゴシック" w:hAnsi="Calibri" w:cs="Calibri"/>
                <w:color w:val="000000" w:themeColor="text1"/>
              </w:rPr>
              <w:fldChar w:fldCharType="end"/>
            </w:r>
          </w:p>
        </w:tc>
      </w:tr>
      <w:tr w:rsidR="006E4B09" w:rsidRPr="00706C4E" w14:paraId="641287E1" w14:textId="77777777" w:rsidTr="007937B8">
        <w:tc>
          <w:tcPr>
            <w:cnfStyle w:val="001000000000" w:firstRow="0" w:lastRow="0" w:firstColumn="1" w:lastColumn="0" w:oddVBand="0" w:evenVBand="0" w:oddHBand="0" w:evenHBand="0" w:firstRowFirstColumn="0" w:firstRowLastColumn="0" w:lastRowFirstColumn="0" w:lastRowLastColumn="0"/>
            <w:tcW w:w="1010" w:type="dxa"/>
          </w:tcPr>
          <w:p w14:paraId="12B677AC" w14:textId="1EFB37E8" w:rsidR="006E4B09" w:rsidRPr="00706C4E" w:rsidRDefault="006E4B09"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30</w:t>
            </w:r>
          </w:p>
        </w:tc>
        <w:tc>
          <w:tcPr>
            <w:tcW w:w="1108" w:type="dxa"/>
          </w:tcPr>
          <w:p w14:paraId="5CD5E355" w14:textId="43C7E494"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sense</w:t>
            </w:r>
          </w:p>
        </w:tc>
        <w:tc>
          <w:tcPr>
            <w:tcW w:w="741" w:type="dxa"/>
          </w:tcPr>
          <w:p w14:paraId="6C407ADB" w14:textId="29D8D069"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2</w:t>
            </w:r>
          </w:p>
        </w:tc>
        <w:tc>
          <w:tcPr>
            <w:tcW w:w="730" w:type="dxa"/>
          </w:tcPr>
          <w:p w14:paraId="61EC369C" w14:textId="7F30A855"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5</w:t>
            </w:r>
          </w:p>
        </w:tc>
        <w:tc>
          <w:tcPr>
            <w:tcW w:w="1728" w:type="dxa"/>
          </w:tcPr>
          <w:p w14:paraId="697348A1" w14:textId="2A1FC114"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249C&gt;T</w:t>
            </w:r>
          </w:p>
        </w:tc>
        <w:tc>
          <w:tcPr>
            <w:tcW w:w="1699" w:type="dxa"/>
          </w:tcPr>
          <w:p w14:paraId="14B73D89" w14:textId="3C0D2839"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R417*</w:t>
            </w:r>
          </w:p>
        </w:tc>
        <w:tc>
          <w:tcPr>
            <w:tcW w:w="2503" w:type="dxa"/>
          </w:tcPr>
          <w:p w14:paraId="7484CE8A" w14:textId="310764D6"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D</w:t>
            </w:r>
            <w:r w:rsidR="007E03A2" w:rsidRPr="00706C4E">
              <w:rPr>
                <w:rFonts w:ascii="Calibri" w:eastAsia="ＭＳ Ｐゴシック" w:hAnsi="Calibri" w:cs="Calibri"/>
                <w:color w:val="000000" w:themeColor="text1"/>
              </w:rPr>
              <w:t>e</w:t>
            </w:r>
            <w:r w:rsidRPr="00706C4E">
              <w:rPr>
                <w:rFonts w:ascii="Calibri" w:eastAsia="ＭＳ Ｐゴシック" w:hAnsi="Calibri" w:cs="Calibri"/>
                <w:color w:val="000000" w:themeColor="text1"/>
              </w:rPr>
              <w:t>finitely Pathogenic</w:t>
            </w:r>
          </w:p>
        </w:tc>
        <w:tc>
          <w:tcPr>
            <w:tcW w:w="1007" w:type="dxa"/>
          </w:tcPr>
          <w:p w14:paraId="26C0DD1C" w14:textId="08B6C430" w:rsidR="006E4B09" w:rsidRPr="00706C4E" w:rsidRDefault="007C4A1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36.0</w:t>
            </w:r>
          </w:p>
        </w:tc>
        <w:tc>
          <w:tcPr>
            <w:tcW w:w="1057" w:type="dxa"/>
          </w:tcPr>
          <w:p w14:paraId="5E97C2D6" w14:textId="4A853F64" w:rsidR="006E4B09" w:rsidRPr="00706C4E" w:rsidRDefault="007C4A1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654AB870" w14:textId="1B3AAB53" w:rsidR="006E4B09" w:rsidRPr="00706C4E" w:rsidRDefault="007C4A1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35481368" w14:textId="01CBD672" w:rsidR="006E4B09" w:rsidRPr="00706C4E" w:rsidRDefault="007C4A1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354143D4" w14:textId="64ABB6BE" w:rsidR="006E4B09" w:rsidRPr="00706C4E" w:rsidRDefault="007C4A1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2CA8D57B" w14:textId="0055913F"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fldChar w:fldCharType="begin">
                <w:fldData xml:space="preserve">PEVuZE5vdGU+PENpdGU+PEF1dGhvcj5QZWk8L0F1dGhvcj48WWVhcj4xOTk4PC9ZZWFyPjxSZWNO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</w:fldData>
              </w:fldChar>
            </w:r>
            <w:r w:rsidR="006A2155">
              <w:rPr>
                <w:rFonts w:ascii="Calibri" w:eastAsia="ＭＳ Ｐゴシック" w:hAnsi="Calibri" w:cs="Calibri"/>
                <w:color w:val="000000" w:themeColor="text1"/>
              </w:rPr>
              <w:instrText xml:space="preserve"> ADDIN EN.CITE </w:instrText>
            </w:r>
            <w:r w:rsidR="006A2155">
              <w:rPr>
                <w:rFonts w:ascii="Calibri" w:eastAsia="ＭＳ Ｐゴシック" w:hAnsi="Calibri" w:cs="Calibri"/>
                <w:color w:val="000000" w:themeColor="text1"/>
              </w:rPr>
              <w:fldChar w:fldCharType="begin">
                <w:fldData xml:space="preserve">PEVuZE5vdGU+PENpdGU+PEF1dGhvcj5QZWk8L0F1dGhvcj48WWVhcj4xOTk4PC9ZZWFyPjxSZWNO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</w:fldData>
              </w:fldChar>
            </w:r>
            <w:r w:rsidR="006A2155">
              <w:rPr>
                <w:rFonts w:ascii="Calibri" w:eastAsia="ＭＳ Ｐゴシック" w:hAnsi="Calibri" w:cs="Calibri"/>
                <w:color w:val="000000" w:themeColor="text1"/>
              </w:rPr>
              <w:instrText xml:space="preserve"> ADDIN EN.CITE.DATA </w:instrText>
            </w:r>
            <w:r w:rsidR="006A2155">
              <w:rPr>
                <w:rFonts w:ascii="Calibri" w:eastAsia="ＭＳ Ｐゴシック" w:hAnsi="Calibri" w:cs="Calibri"/>
                <w:color w:val="000000" w:themeColor="text1"/>
              </w:rPr>
            </w:r>
            <w:r w:rsidR="006A2155">
              <w:rPr>
                <w:rFonts w:ascii="Calibri" w:eastAsia="ＭＳ Ｐゴシック" w:hAnsi="Calibri" w:cs="Calibri"/>
                <w:color w:val="000000" w:themeColor="text1"/>
              </w:rPr>
              <w:fldChar w:fldCharType="end"/>
            </w:r>
            <w:r w:rsidRPr="00706C4E">
              <w:rPr>
                <w:rFonts w:ascii="Calibri" w:eastAsia="ＭＳ Ｐゴシック" w:hAnsi="Calibri" w:cs="Calibri"/>
                <w:color w:val="000000" w:themeColor="text1"/>
              </w:rPr>
            </w:r>
            <w:r w:rsidRPr="00706C4E">
              <w:rPr>
                <w:rFonts w:ascii="Calibri" w:eastAsia="ＭＳ Ｐゴシック" w:hAnsi="Calibri" w:cs="Calibri"/>
                <w:color w:val="000000" w:themeColor="text1"/>
              </w:rPr>
              <w:fldChar w:fldCharType="separate"/>
            </w:r>
            <w:r w:rsidR="006A2155">
              <w:rPr>
                <w:rFonts w:ascii="Calibri" w:eastAsia="ＭＳ Ｐゴシック" w:hAnsi="Calibri" w:cs="Calibri"/>
                <w:noProof/>
                <w:color w:val="000000" w:themeColor="text1"/>
              </w:rPr>
              <w:t>[9]</w:t>
            </w:r>
            <w:r w:rsidRPr="00706C4E">
              <w:rPr>
                <w:rFonts w:ascii="Calibri" w:eastAsia="ＭＳ Ｐゴシック" w:hAnsi="Calibri" w:cs="Calibri"/>
                <w:color w:val="000000" w:themeColor="text1"/>
              </w:rPr>
              <w:fldChar w:fldCharType="end"/>
            </w:r>
          </w:p>
        </w:tc>
      </w:tr>
      <w:tr w:rsidR="006E4B09" w:rsidRPr="00706C4E" w14:paraId="0936954C" w14:textId="77777777" w:rsidTr="007937B8">
        <w:tc>
          <w:tcPr>
            <w:cnfStyle w:val="001000000000" w:firstRow="0" w:lastRow="0" w:firstColumn="1" w:lastColumn="0" w:oddVBand="0" w:evenVBand="0" w:oddHBand="0" w:evenHBand="0" w:firstRowFirstColumn="0" w:firstRowLastColumn="0" w:lastRowFirstColumn="0" w:lastRowLastColumn="0"/>
            <w:tcW w:w="1010" w:type="dxa"/>
          </w:tcPr>
          <w:p w14:paraId="35F3A56B" w14:textId="40A70FA5" w:rsidR="006E4B09" w:rsidRPr="00706C4E" w:rsidRDefault="006E4B09"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31</w:t>
            </w:r>
          </w:p>
        </w:tc>
        <w:tc>
          <w:tcPr>
            <w:tcW w:w="1108" w:type="dxa"/>
          </w:tcPr>
          <w:p w14:paraId="1794902E" w14:textId="3EFA42A0"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sense</w:t>
            </w:r>
          </w:p>
        </w:tc>
        <w:tc>
          <w:tcPr>
            <w:tcW w:w="741" w:type="dxa"/>
          </w:tcPr>
          <w:p w14:paraId="7AD9F510" w14:textId="5F8BD33F"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2</w:t>
            </w:r>
          </w:p>
        </w:tc>
        <w:tc>
          <w:tcPr>
            <w:tcW w:w="730" w:type="dxa"/>
          </w:tcPr>
          <w:p w14:paraId="644A24EC" w14:textId="669109ED"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w:t>
            </w:r>
          </w:p>
        </w:tc>
        <w:tc>
          <w:tcPr>
            <w:tcW w:w="1728" w:type="dxa"/>
          </w:tcPr>
          <w:p w14:paraId="7EA309A5" w14:textId="023AEB73"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239C&gt;A</w:t>
            </w:r>
          </w:p>
        </w:tc>
        <w:tc>
          <w:tcPr>
            <w:tcW w:w="1699" w:type="dxa"/>
          </w:tcPr>
          <w:p w14:paraId="10BA0645" w14:textId="4527BB74"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S80*</w:t>
            </w:r>
          </w:p>
        </w:tc>
        <w:tc>
          <w:tcPr>
            <w:tcW w:w="2503" w:type="dxa"/>
          </w:tcPr>
          <w:p w14:paraId="4E9EB382" w14:textId="4AC0CD9A"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6EF858F6" w14:textId="6536B48B" w:rsidR="006E4B09" w:rsidRPr="00706C4E" w:rsidRDefault="007C4A1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8.1</w:t>
            </w:r>
          </w:p>
        </w:tc>
        <w:tc>
          <w:tcPr>
            <w:tcW w:w="1057" w:type="dxa"/>
          </w:tcPr>
          <w:p w14:paraId="19825B66" w14:textId="0A71BA8C" w:rsidR="006E4B09" w:rsidRPr="00706C4E" w:rsidRDefault="007C4A1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1CE8A777" w14:textId="2CD7F8A8" w:rsidR="006E4B09" w:rsidRPr="00706C4E" w:rsidRDefault="007C4A1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31D379BD" w14:textId="58B2B368" w:rsidR="007C4A1F" w:rsidRPr="00706C4E" w:rsidRDefault="007C4A1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2C8C5B34" w14:textId="27718A76" w:rsidR="006E4B09" w:rsidRPr="00706C4E" w:rsidRDefault="007C4A1F"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32873CDC" w14:textId="1974AFE3"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6E4B09" w:rsidRPr="00706C4E" w14:paraId="4C13C31D" w14:textId="77777777" w:rsidTr="007937B8">
        <w:tc>
          <w:tcPr>
            <w:cnfStyle w:val="001000000000" w:firstRow="0" w:lastRow="0" w:firstColumn="1" w:lastColumn="0" w:oddVBand="0" w:evenVBand="0" w:oddHBand="0" w:evenHBand="0" w:firstRowFirstColumn="0" w:firstRowLastColumn="0" w:lastRowFirstColumn="0" w:lastRowLastColumn="0"/>
            <w:tcW w:w="1010" w:type="dxa"/>
          </w:tcPr>
          <w:p w14:paraId="0E0A4221" w14:textId="3A1FFB0E" w:rsidR="006E4B09" w:rsidRPr="00706C4E" w:rsidRDefault="006E4B09"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68</w:t>
            </w:r>
          </w:p>
        </w:tc>
        <w:tc>
          <w:tcPr>
            <w:tcW w:w="1108" w:type="dxa"/>
          </w:tcPr>
          <w:p w14:paraId="3A97A456" w14:textId="33C1BE95"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frameshift</w:t>
            </w:r>
          </w:p>
        </w:tc>
        <w:tc>
          <w:tcPr>
            <w:tcW w:w="741" w:type="dxa"/>
          </w:tcPr>
          <w:p w14:paraId="6688417E" w14:textId="05B25A44"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2</w:t>
            </w:r>
          </w:p>
        </w:tc>
        <w:tc>
          <w:tcPr>
            <w:tcW w:w="730" w:type="dxa"/>
          </w:tcPr>
          <w:p w14:paraId="14457F34" w14:textId="7EB92477"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3</w:t>
            </w:r>
          </w:p>
        </w:tc>
        <w:tc>
          <w:tcPr>
            <w:tcW w:w="1728" w:type="dxa"/>
          </w:tcPr>
          <w:p w14:paraId="492DAE1B" w14:textId="2AB5C3DF"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2384delC</w:t>
            </w:r>
          </w:p>
        </w:tc>
        <w:tc>
          <w:tcPr>
            <w:tcW w:w="1699" w:type="dxa"/>
          </w:tcPr>
          <w:p w14:paraId="787D0ED5" w14:textId="0A1C7573"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S795fs</w:t>
            </w:r>
          </w:p>
        </w:tc>
        <w:tc>
          <w:tcPr>
            <w:tcW w:w="2503" w:type="dxa"/>
          </w:tcPr>
          <w:p w14:paraId="70AEF717" w14:textId="767BDE9B"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12F03F48" w14:textId="65C2B3AB" w:rsidR="006E4B09" w:rsidRPr="00706C4E" w:rsidRDefault="006F5F4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57" w:type="dxa"/>
          </w:tcPr>
          <w:p w14:paraId="722ABD67" w14:textId="211E7D6C" w:rsidR="006E4B09" w:rsidRPr="00706C4E" w:rsidRDefault="006F5F4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53113326" w14:textId="31C3AE69" w:rsidR="006E4B09" w:rsidRPr="00706C4E" w:rsidRDefault="006F5F4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0E6E82AE" w14:textId="59DF87FF" w:rsidR="006E4B09"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7DFB0398" w14:textId="675407D2" w:rsidR="006E4B09" w:rsidRPr="00706C4E" w:rsidRDefault="008D766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034A14FC" w14:textId="2BC9F64F"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6E4B09" w:rsidRPr="00706C4E" w14:paraId="48945B7B" w14:textId="77777777" w:rsidTr="007937B8">
        <w:tc>
          <w:tcPr>
            <w:cnfStyle w:val="001000000000" w:firstRow="0" w:lastRow="0" w:firstColumn="1" w:lastColumn="0" w:oddVBand="0" w:evenVBand="0" w:oddHBand="0" w:evenHBand="0" w:firstRowFirstColumn="0" w:firstRowLastColumn="0" w:lastRowFirstColumn="0" w:lastRowLastColumn="0"/>
            <w:tcW w:w="1010" w:type="dxa"/>
          </w:tcPr>
          <w:p w14:paraId="2D3118E3" w14:textId="4499BB9B" w:rsidR="006E4B09" w:rsidRPr="00706C4E" w:rsidRDefault="006E4B09"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82</w:t>
            </w:r>
          </w:p>
        </w:tc>
        <w:tc>
          <w:tcPr>
            <w:tcW w:w="1108" w:type="dxa"/>
          </w:tcPr>
          <w:p w14:paraId="1242E0EB" w14:textId="14137F54"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sense</w:t>
            </w:r>
          </w:p>
        </w:tc>
        <w:tc>
          <w:tcPr>
            <w:tcW w:w="741" w:type="dxa"/>
          </w:tcPr>
          <w:p w14:paraId="6CB4E9B4" w14:textId="51D048DA"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2</w:t>
            </w:r>
          </w:p>
        </w:tc>
        <w:tc>
          <w:tcPr>
            <w:tcW w:w="730" w:type="dxa"/>
          </w:tcPr>
          <w:p w14:paraId="24848EDF" w14:textId="1FB8DF9F"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4</w:t>
            </w:r>
          </w:p>
        </w:tc>
        <w:tc>
          <w:tcPr>
            <w:tcW w:w="1728" w:type="dxa"/>
          </w:tcPr>
          <w:p w14:paraId="5317B936" w14:textId="529C3170"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878G&gt;A</w:t>
            </w:r>
          </w:p>
        </w:tc>
        <w:tc>
          <w:tcPr>
            <w:tcW w:w="1699" w:type="dxa"/>
          </w:tcPr>
          <w:p w14:paraId="590DC1A3" w14:textId="3586CDE3"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W293*</w:t>
            </w:r>
          </w:p>
        </w:tc>
        <w:tc>
          <w:tcPr>
            <w:tcW w:w="2503" w:type="dxa"/>
          </w:tcPr>
          <w:p w14:paraId="124AC050" w14:textId="79632B01"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7A8576EA" w14:textId="126789F1" w:rsidR="006E4B09" w:rsidRPr="00706C4E" w:rsidRDefault="006561EE"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31.0</w:t>
            </w:r>
          </w:p>
        </w:tc>
        <w:tc>
          <w:tcPr>
            <w:tcW w:w="1057" w:type="dxa"/>
          </w:tcPr>
          <w:p w14:paraId="6FEEC080" w14:textId="100EFF0A" w:rsidR="006E4B09" w:rsidRPr="00706C4E" w:rsidRDefault="006561EE"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78F23B2E" w14:textId="24140CBB" w:rsidR="006E4B09" w:rsidRPr="00706C4E" w:rsidRDefault="006561EE"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1E2DB623" w14:textId="60E1ACDF" w:rsidR="006E4B09"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3BA9DF7D" w14:textId="16AF492D" w:rsidR="006E4B09" w:rsidRPr="00706C4E" w:rsidRDefault="008D766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6B481D2E" w14:textId="01A896B2"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6E4B09" w:rsidRPr="00706C4E" w14:paraId="259238A7" w14:textId="77777777" w:rsidTr="007937B8">
        <w:tc>
          <w:tcPr>
            <w:cnfStyle w:val="001000000000" w:firstRow="0" w:lastRow="0" w:firstColumn="1" w:lastColumn="0" w:oddVBand="0" w:evenVBand="0" w:oddHBand="0" w:evenHBand="0" w:firstRowFirstColumn="0" w:firstRowLastColumn="0" w:lastRowFirstColumn="0" w:lastRowLastColumn="0"/>
            <w:tcW w:w="1010" w:type="dxa"/>
          </w:tcPr>
          <w:p w14:paraId="7E865B91" w14:textId="593763F3" w:rsidR="006E4B09" w:rsidRPr="00706C4E" w:rsidRDefault="006E4B09"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86</w:t>
            </w:r>
          </w:p>
        </w:tc>
        <w:tc>
          <w:tcPr>
            <w:tcW w:w="1108" w:type="dxa"/>
          </w:tcPr>
          <w:p w14:paraId="0373BA5F" w14:textId="09C477B0"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frameshift</w:t>
            </w:r>
          </w:p>
        </w:tc>
        <w:tc>
          <w:tcPr>
            <w:tcW w:w="741" w:type="dxa"/>
          </w:tcPr>
          <w:p w14:paraId="09C1892F" w14:textId="21CEFC66"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2</w:t>
            </w:r>
          </w:p>
        </w:tc>
        <w:tc>
          <w:tcPr>
            <w:tcW w:w="730" w:type="dxa"/>
          </w:tcPr>
          <w:p w14:paraId="60B88C2A" w14:textId="2923985A"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1</w:t>
            </w:r>
          </w:p>
        </w:tc>
        <w:tc>
          <w:tcPr>
            <w:tcW w:w="1728" w:type="dxa"/>
          </w:tcPr>
          <w:p w14:paraId="22E61B06" w14:textId="2A93A12E"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2159dupA</w:t>
            </w:r>
          </w:p>
        </w:tc>
        <w:tc>
          <w:tcPr>
            <w:tcW w:w="1699" w:type="dxa"/>
          </w:tcPr>
          <w:p w14:paraId="70A78101" w14:textId="05E53B09"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N720fs</w:t>
            </w:r>
          </w:p>
        </w:tc>
        <w:tc>
          <w:tcPr>
            <w:tcW w:w="2503" w:type="dxa"/>
          </w:tcPr>
          <w:p w14:paraId="650CFCAC" w14:textId="03B425E3"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D</w:t>
            </w:r>
            <w:r w:rsidR="007E03A2" w:rsidRPr="00706C4E">
              <w:rPr>
                <w:rFonts w:ascii="Calibri" w:eastAsia="ＭＳ Ｐゴシック" w:hAnsi="Calibri" w:cs="Calibri"/>
                <w:color w:val="000000" w:themeColor="text1"/>
              </w:rPr>
              <w:t>e</w:t>
            </w:r>
            <w:r w:rsidRPr="00706C4E">
              <w:rPr>
                <w:rFonts w:ascii="Calibri" w:eastAsia="ＭＳ Ｐゴシック" w:hAnsi="Calibri" w:cs="Calibri"/>
                <w:color w:val="000000" w:themeColor="text1"/>
              </w:rPr>
              <w:t>finitely Pathogenic</w:t>
            </w:r>
          </w:p>
        </w:tc>
        <w:tc>
          <w:tcPr>
            <w:tcW w:w="1007" w:type="dxa"/>
          </w:tcPr>
          <w:p w14:paraId="3FEA40B5" w14:textId="55987834" w:rsidR="006E4B09" w:rsidRPr="00706C4E" w:rsidRDefault="006561EE"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2.62</w:t>
            </w:r>
          </w:p>
        </w:tc>
        <w:tc>
          <w:tcPr>
            <w:tcW w:w="1057" w:type="dxa"/>
          </w:tcPr>
          <w:p w14:paraId="4695D42B" w14:textId="554855FB" w:rsidR="006E4B09" w:rsidRPr="00706C4E" w:rsidRDefault="00D45D9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962</w:t>
            </w:r>
          </w:p>
        </w:tc>
        <w:tc>
          <w:tcPr>
            <w:tcW w:w="1007" w:type="dxa"/>
          </w:tcPr>
          <w:p w14:paraId="1325B9B5" w14:textId="47ED2F3E" w:rsidR="006E4B09" w:rsidRPr="00706C4E" w:rsidRDefault="00D45D9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59C33027" w14:textId="5B76AEE6" w:rsidR="006E4B09"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44479400" w14:textId="25AEC95B" w:rsidR="006E4B09" w:rsidRPr="00706C4E" w:rsidRDefault="008D766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3E462F52" w14:textId="61157971"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fldChar w:fldCharType="begin">
                <w:fldData xml:space="preserve">PEVuZE5vdGU+PENpdGU+PEF1dGhvcj5QZWk8L0F1dGhvcj48WWVhcj4xOTk4PC9ZZWFyPjxSZWNO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xMTI3LTMyPC9wYWdlcz48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=
</w:fldData>
              </w:fldChar>
            </w:r>
            <w:r w:rsidR="006A2155">
              <w:rPr>
                <w:rFonts w:ascii="Calibri" w:eastAsia="ＭＳ Ｐゴシック" w:hAnsi="Calibri" w:cs="Calibri"/>
                <w:color w:val="000000" w:themeColor="text1"/>
              </w:rPr>
              <w:instrText xml:space="preserve"> ADDIN EN.CITE </w:instrText>
            </w:r>
            <w:r w:rsidR="006A2155">
              <w:rPr>
                <w:rFonts w:ascii="Calibri" w:eastAsia="ＭＳ Ｐゴシック" w:hAnsi="Calibri" w:cs="Calibri"/>
                <w:color w:val="000000" w:themeColor="text1"/>
              </w:rPr>
              <w:fldChar w:fldCharType="begin">
                <w:fldData xml:space="preserve">PEVuZE5vdGU+PENpdGU+PEF1dGhvcj5QZWk8L0F1dGhvcj48WWVhcj4xOTk4PC9ZZWFyPjxSZWNO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xMTI3LTMyPC9wYWdlcz48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=
</w:fldData>
              </w:fldChar>
            </w:r>
            <w:r w:rsidR="006A2155">
              <w:rPr>
                <w:rFonts w:ascii="Calibri" w:eastAsia="ＭＳ Ｐゴシック" w:hAnsi="Calibri" w:cs="Calibri"/>
                <w:color w:val="000000" w:themeColor="text1"/>
              </w:rPr>
              <w:instrText xml:space="preserve"> ADDIN EN.CITE.DATA </w:instrText>
            </w:r>
            <w:r w:rsidR="006A2155">
              <w:rPr>
                <w:rFonts w:ascii="Calibri" w:eastAsia="ＭＳ Ｐゴシック" w:hAnsi="Calibri" w:cs="Calibri"/>
                <w:color w:val="000000" w:themeColor="text1"/>
              </w:rPr>
            </w:r>
            <w:r w:rsidR="006A2155">
              <w:rPr>
                <w:rFonts w:ascii="Calibri" w:eastAsia="ＭＳ Ｐゴシック" w:hAnsi="Calibri" w:cs="Calibri"/>
                <w:color w:val="000000" w:themeColor="text1"/>
              </w:rPr>
              <w:fldChar w:fldCharType="end"/>
            </w:r>
            <w:r w:rsidRPr="00706C4E">
              <w:rPr>
                <w:rFonts w:ascii="Calibri" w:eastAsia="ＭＳ Ｐゴシック" w:hAnsi="Calibri" w:cs="Calibri"/>
                <w:color w:val="000000" w:themeColor="text1"/>
              </w:rPr>
            </w:r>
            <w:r w:rsidRPr="00706C4E">
              <w:rPr>
                <w:rFonts w:ascii="Calibri" w:eastAsia="ＭＳ Ｐゴシック" w:hAnsi="Calibri" w:cs="Calibri"/>
                <w:color w:val="000000" w:themeColor="text1"/>
              </w:rPr>
              <w:fldChar w:fldCharType="separate"/>
            </w:r>
            <w:r w:rsidR="006A2155">
              <w:rPr>
                <w:rFonts w:ascii="Calibri" w:eastAsia="ＭＳ Ｐゴシック" w:hAnsi="Calibri" w:cs="Calibri"/>
                <w:noProof/>
                <w:color w:val="000000" w:themeColor="text1"/>
              </w:rPr>
              <w:t>[10]</w:t>
            </w:r>
            <w:r w:rsidRPr="00706C4E">
              <w:rPr>
                <w:rFonts w:ascii="Calibri" w:eastAsia="ＭＳ Ｐゴシック" w:hAnsi="Calibri" w:cs="Calibri"/>
                <w:color w:val="000000" w:themeColor="text1"/>
              </w:rPr>
              <w:fldChar w:fldCharType="end"/>
            </w:r>
          </w:p>
        </w:tc>
      </w:tr>
      <w:tr w:rsidR="006E4B09" w:rsidRPr="00706C4E" w14:paraId="49CC2A20" w14:textId="77777777" w:rsidTr="007937B8">
        <w:tc>
          <w:tcPr>
            <w:cnfStyle w:val="001000000000" w:firstRow="0" w:lastRow="0" w:firstColumn="1" w:lastColumn="0" w:oddVBand="0" w:evenVBand="0" w:oddHBand="0" w:evenHBand="0" w:firstRowFirstColumn="0" w:firstRowLastColumn="0" w:lastRowFirstColumn="0" w:lastRowLastColumn="0"/>
            <w:tcW w:w="1010" w:type="dxa"/>
          </w:tcPr>
          <w:p w14:paraId="75942CAA" w14:textId="5DD3C991" w:rsidR="006E4B09" w:rsidRPr="00706C4E" w:rsidRDefault="006E4B09"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92</w:t>
            </w:r>
          </w:p>
        </w:tc>
        <w:tc>
          <w:tcPr>
            <w:tcW w:w="1108" w:type="dxa"/>
          </w:tcPr>
          <w:p w14:paraId="50827955" w14:textId="320D5CDA"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frameshift</w:t>
            </w:r>
          </w:p>
        </w:tc>
        <w:tc>
          <w:tcPr>
            <w:tcW w:w="741" w:type="dxa"/>
          </w:tcPr>
          <w:p w14:paraId="38758A38" w14:textId="677D9D5D"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2</w:t>
            </w:r>
          </w:p>
        </w:tc>
        <w:tc>
          <w:tcPr>
            <w:tcW w:w="730" w:type="dxa"/>
          </w:tcPr>
          <w:p w14:paraId="1044661B" w14:textId="53175806"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w:t>
            </w:r>
          </w:p>
        </w:tc>
        <w:tc>
          <w:tcPr>
            <w:tcW w:w="1728" w:type="dxa"/>
          </w:tcPr>
          <w:p w14:paraId="2B0DD288" w14:textId="4AA1CCBB"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420delG</w:t>
            </w:r>
          </w:p>
        </w:tc>
        <w:tc>
          <w:tcPr>
            <w:tcW w:w="1699" w:type="dxa"/>
          </w:tcPr>
          <w:p w14:paraId="4C527223" w14:textId="00D27401"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G143fs</w:t>
            </w:r>
          </w:p>
        </w:tc>
        <w:tc>
          <w:tcPr>
            <w:tcW w:w="2503" w:type="dxa"/>
          </w:tcPr>
          <w:p w14:paraId="11F1948A" w14:textId="57203AE6"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6326A3AD" w14:textId="476CE8EC" w:rsidR="006E4B09" w:rsidRPr="00706C4E" w:rsidRDefault="00D45D9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57" w:type="dxa"/>
          </w:tcPr>
          <w:p w14:paraId="06FF088A" w14:textId="6E40F4D8" w:rsidR="006E4B09" w:rsidRPr="00706C4E" w:rsidRDefault="00D45D9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36624281" w14:textId="63BD4CE8" w:rsidR="006E4B09" w:rsidRPr="00706C4E" w:rsidRDefault="00D45D9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6A1FDAE4" w14:textId="443025C2" w:rsidR="006E4B09"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23C0D90F" w14:textId="63C583BA" w:rsidR="006E4B09" w:rsidRPr="00706C4E" w:rsidRDefault="008D766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7BDC3437" w14:textId="0CA4A7AA"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6E4B09" w:rsidRPr="00706C4E" w14:paraId="7BFD2C8D" w14:textId="77777777" w:rsidTr="007937B8">
        <w:tc>
          <w:tcPr>
            <w:cnfStyle w:val="001000000000" w:firstRow="0" w:lastRow="0" w:firstColumn="1" w:lastColumn="0" w:oddVBand="0" w:evenVBand="0" w:oddHBand="0" w:evenHBand="0" w:firstRowFirstColumn="0" w:firstRowLastColumn="0" w:lastRowFirstColumn="0" w:lastRowLastColumn="0"/>
            <w:tcW w:w="1010" w:type="dxa"/>
          </w:tcPr>
          <w:p w14:paraId="3878E91D" w14:textId="0B407118" w:rsidR="006E4B09" w:rsidRPr="00706C4E" w:rsidRDefault="006E4B09"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94</w:t>
            </w:r>
          </w:p>
        </w:tc>
        <w:tc>
          <w:tcPr>
            <w:tcW w:w="1108" w:type="dxa"/>
          </w:tcPr>
          <w:p w14:paraId="1193CF0F" w14:textId="47B586BA"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frameshift</w:t>
            </w:r>
          </w:p>
        </w:tc>
        <w:tc>
          <w:tcPr>
            <w:tcW w:w="741" w:type="dxa"/>
          </w:tcPr>
          <w:p w14:paraId="6E7B3DE6" w14:textId="5871F769"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D2</w:t>
            </w:r>
          </w:p>
        </w:tc>
        <w:tc>
          <w:tcPr>
            <w:tcW w:w="730" w:type="dxa"/>
          </w:tcPr>
          <w:p w14:paraId="09029D64" w14:textId="4198AFDA"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1</w:t>
            </w:r>
          </w:p>
        </w:tc>
        <w:tc>
          <w:tcPr>
            <w:tcW w:w="1728" w:type="dxa"/>
          </w:tcPr>
          <w:p w14:paraId="445CAA1E" w14:textId="7877559A"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2159dupA</w:t>
            </w:r>
          </w:p>
        </w:tc>
        <w:tc>
          <w:tcPr>
            <w:tcW w:w="1699" w:type="dxa"/>
          </w:tcPr>
          <w:p w14:paraId="31F721DB" w14:textId="64A97016"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N720fs</w:t>
            </w:r>
          </w:p>
        </w:tc>
        <w:tc>
          <w:tcPr>
            <w:tcW w:w="2503" w:type="dxa"/>
          </w:tcPr>
          <w:p w14:paraId="70DAAA0B" w14:textId="311E1529"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D</w:t>
            </w:r>
            <w:r w:rsidR="007E03A2" w:rsidRPr="00706C4E">
              <w:rPr>
                <w:rFonts w:ascii="Calibri" w:eastAsia="ＭＳ Ｐゴシック" w:hAnsi="Calibri" w:cs="Calibri"/>
                <w:color w:val="000000" w:themeColor="text1"/>
              </w:rPr>
              <w:t>e</w:t>
            </w:r>
            <w:r w:rsidRPr="00706C4E">
              <w:rPr>
                <w:rFonts w:ascii="Calibri" w:eastAsia="ＭＳ Ｐゴシック" w:hAnsi="Calibri" w:cs="Calibri"/>
                <w:color w:val="000000" w:themeColor="text1"/>
              </w:rPr>
              <w:t>finitely Pathogenic</w:t>
            </w:r>
          </w:p>
        </w:tc>
        <w:tc>
          <w:tcPr>
            <w:tcW w:w="1007" w:type="dxa"/>
          </w:tcPr>
          <w:p w14:paraId="6102D3CC" w14:textId="20BC1BC9" w:rsidR="006E4B09" w:rsidRPr="00706C4E" w:rsidRDefault="00D45D9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57" w:type="dxa"/>
          </w:tcPr>
          <w:p w14:paraId="0ED51AD9" w14:textId="12C832D6" w:rsidR="006E4B09" w:rsidRPr="00706C4E" w:rsidRDefault="00D45D9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7" w:type="dxa"/>
          </w:tcPr>
          <w:p w14:paraId="7BCB2C88" w14:textId="1DB0F2F2" w:rsidR="006E4B09" w:rsidRPr="00706C4E" w:rsidRDefault="00D45D95"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7469C8A4" w14:textId="60DBD0B8" w:rsidR="006E4B09"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762E3CBD" w14:textId="0E60E086" w:rsidR="006E4B09" w:rsidRPr="00706C4E" w:rsidRDefault="008D766D"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08" w:type="dxa"/>
          </w:tcPr>
          <w:p w14:paraId="0FBA5FE2" w14:textId="0FA4A661" w:rsidR="006E4B09" w:rsidRPr="00706C4E" w:rsidRDefault="006E4B0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fldChar w:fldCharType="begin">
                <w:fldData xml:space="preserve">PEVuZE5vdGU+PENpdGU+PEF1dGhvcj5QZWk8L0F1dGhvcj48WWVhcj4xOTk4PC9ZZWFyPjxSZWNO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xMTI3LTMyPC9wYWdlcz48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=
</w:fldData>
              </w:fldChar>
            </w:r>
            <w:r w:rsidR="006A2155">
              <w:rPr>
                <w:rFonts w:ascii="Calibri" w:eastAsia="ＭＳ Ｐゴシック" w:hAnsi="Calibri" w:cs="Calibri"/>
                <w:color w:val="000000" w:themeColor="text1"/>
              </w:rPr>
              <w:instrText xml:space="preserve"> ADDIN EN.CITE </w:instrText>
            </w:r>
            <w:r w:rsidR="006A2155">
              <w:rPr>
                <w:rFonts w:ascii="Calibri" w:eastAsia="ＭＳ Ｐゴシック" w:hAnsi="Calibri" w:cs="Calibri"/>
                <w:color w:val="000000" w:themeColor="text1"/>
              </w:rPr>
              <w:fldChar w:fldCharType="begin">
                <w:fldData xml:space="preserve">PEVuZE5vdGU+PENpdGU+PEF1dGhvcj5QZWk8L0F1dGhvcj48WWVhcj4xOTk4PC9ZZWFyPjxSZWNO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xMTI3LTMyPC9wYWdlcz48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=
</w:fldData>
              </w:fldChar>
            </w:r>
            <w:r w:rsidR="006A2155">
              <w:rPr>
                <w:rFonts w:ascii="Calibri" w:eastAsia="ＭＳ Ｐゴシック" w:hAnsi="Calibri" w:cs="Calibri"/>
                <w:color w:val="000000" w:themeColor="text1"/>
              </w:rPr>
              <w:instrText xml:space="preserve"> ADDIN EN.CITE.DATA </w:instrText>
            </w:r>
            <w:r w:rsidR="006A2155">
              <w:rPr>
                <w:rFonts w:ascii="Calibri" w:eastAsia="ＭＳ Ｐゴシック" w:hAnsi="Calibri" w:cs="Calibri"/>
                <w:color w:val="000000" w:themeColor="text1"/>
              </w:rPr>
            </w:r>
            <w:r w:rsidR="006A2155">
              <w:rPr>
                <w:rFonts w:ascii="Calibri" w:eastAsia="ＭＳ Ｐゴシック" w:hAnsi="Calibri" w:cs="Calibri"/>
                <w:color w:val="000000" w:themeColor="text1"/>
              </w:rPr>
              <w:fldChar w:fldCharType="end"/>
            </w:r>
            <w:r w:rsidRPr="00706C4E">
              <w:rPr>
                <w:rFonts w:ascii="Calibri" w:eastAsia="ＭＳ Ｐゴシック" w:hAnsi="Calibri" w:cs="Calibri"/>
                <w:color w:val="000000" w:themeColor="text1"/>
              </w:rPr>
            </w:r>
            <w:r w:rsidRPr="00706C4E">
              <w:rPr>
                <w:rFonts w:ascii="Calibri" w:eastAsia="ＭＳ Ｐゴシック" w:hAnsi="Calibri" w:cs="Calibri"/>
                <w:color w:val="000000" w:themeColor="text1"/>
              </w:rPr>
              <w:fldChar w:fldCharType="separate"/>
            </w:r>
            <w:r w:rsidR="006A2155">
              <w:rPr>
                <w:rFonts w:ascii="Calibri" w:eastAsia="ＭＳ Ｐゴシック" w:hAnsi="Calibri" w:cs="Calibri"/>
                <w:noProof/>
                <w:color w:val="000000" w:themeColor="text1"/>
              </w:rPr>
              <w:t>[10]</w:t>
            </w:r>
            <w:r w:rsidRPr="00706C4E">
              <w:rPr>
                <w:rFonts w:ascii="Calibri" w:eastAsia="ＭＳ Ｐゴシック" w:hAnsi="Calibri" w:cs="Calibri"/>
                <w:color w:val="000000" w:themeColor="text1"/>
              </w:rPr>
              <w:fldChar w:fldCharType="end"/>
            </w:r>
          </w:p>
        </w:tc>
      </w:tr>
    </w:tbl>
    <w:p w14:paraId="37678464" w14:textId="743F14EE" w:rsidR="00EA72BE" w:rsidRPr="00706C4E" w:rsidRDefault="002048FF" w:rsidP="0048626B">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rPr>
        <w:t>CADD, combined annotation-</w:t>
      </w:r>
      <w:r w:rsidR="007937B8" w:rsidRPr="00706C4E">
        <w:rPr>
          <w:rFonts w:ascii="Calibri" w:eastAsia="ＭＳ Ｐゴシック" w:hAnsi="Calibri" w:cs="Calibri"/>
          <w:color w:val="000000" w:themeColor="text1"/>
          <w:sz w:val="24"/>
          <w:szCs w:val="24"/>
        </w:rPr>
        <w:t xml:space="preserve">dependent depletion; SIFT, sorting intolerant from tolerant; ExAC, exome aggregation consortium; </w:t>
      </w:r>
    </w:p>
    <w:p w14:paraId="6DDA7E87" w14:textId="38D0A570" w:rsidR="007937B8" w:rsidRPr="00706C4E" w:rsidRDefault="007937B8" w:rsidP="0048626B">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rPr>
        <w:t>ToMMo, Tohoku Medical Megabank Organization</w:t>
      </w:r>
    </w:p>
    <w:p w14:paraId="5FD8A559" w14:textId="7926D865" w:rsidR="0048626B" w:rsidRPr="00706C4E" w:rsidRDefault="0048626B" w:rsidP="0048626B">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vertAlign w:val="superscript"/>
        </w:rPr>
        <w:t xml:space="preserve">a </w:t>
      </w:r>
      <w:r w:rsidR="002048FF" w:rsidRPr="00706C4E">
        <w:rPr>
          <w:rFonts w:ascii="Calibri" w:eastAsia="ＭＳ Ｐゴシック" w:hAnsi="Calibri" w:cs="Calibri"/>
          <w:color w:val="000000" w:themeColor="text1"/>
          <w:sz w:val="24"/>
          <w:szCs w:val="24"/>
        </w:rPr>
        <w:t>The patient No. was assigned by</w:t>
      </w:r>
      <w:r w:rsidRPr="00706C4E">
        <w:rPr>
          <w:rFonts w:ascii="Calibri" w:eastAsia="ＭＳ Ｐゴシック" w:hAnsi="Calibri" w:cs="Calibri"/>
          <w:color w:val="000000" w:themeColor="text1"/>
          <w:sz w:val="24"/>
          <w:szCs w:val="24"/>
        </w:rPr>
        <w:t xml:space="preserve"> Toranomon Hospital</w:t>
      </w:r>
    </w:p>
    <w:p w14:paraId="154C2CCA" w14:textId="62489054" w:rsidR="0048626B" w:rsidRPr="00706C4E" w:rsidRDefault="0048626B" w:rsidP="0048626B">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vertAlign w:val="superscript"/>
        </w:rPr>
        <w:t xml:space="preserve">b </w:t>
      </w:r>
      <w:r w:rsidRPr="00706C4E">
        <w:rPr>
          <w:rFonts w:ascii="Calibri" w:eastAsia="ＭＳ Ｐゴシック" w:hAnsi="Calibri" w:cs="Calibri"/>
          <w:color w:val="000000" w:themeColor="text1"/>
          <w:sz w:val="24"/>
          <w:szCs w:val="24"/>
        </w:rPr>
        <w:t xml:space="preserve">NCBI reference sequences: </w:t>
      </w:r>
      <w:r w:rsidR="009620C5" w:rsidRPr="00706C4E">
        <w:rPr>
          <w:rFonts w:ascii="Calibri" w:eastAsia="ＭＳ Ｐゴシック" w:hAnsi="Calibri" w:cs="Calibri"/>
          <w:i/>
          <w:color w:val="000000" w:themeColor="text1"/>
          <w:sz w:val="24"/>
          <w:szCs w:val="24"/>
        </w:rPr>
        <w:t>PKD2</w:t>
      </w:r>
      <w:r w:rsidR="009620C5" w:rsidRPr="00706C4E">
        <w:rPr>
          <w:rFonts w:ascii="Calibri" w:eastAsia="ＭＳ Ｐゴシック" w:hAnsi="Calibri" w:cs="Calibri"/>
          <w:color w:val="000000" w:themeColor="text1"/>
          <w:sz w:val="24"/>
          <w:szCs w:val="24"/>
        </w:rPr>
        <w:t>,</w:t>
      </w:r>
      <w:r w:rsidRPr="00706C4E">
        <w:rPr>
          <w:rFonts w:ascii="Calibri" w:eastAsia="ＭＳ Ｐゴシック" w:hAnsi="Calibri" w:cs="Calibri"/>
          <w:color w:val="000000" w:themeColor="text1"/>
          <w:sz w:val="24"/>
          <w:szCs w:val="24"/>
        </w:rPr>
        <w:t xml:space="preserve"> NM_000279.3</w:t>
      </w:r>
    </w:p>
    <w:p w14:paraId="412AFCF5" w14:textId="77777777" w:rsidR="007937B8" w:rsidRPr="00706C4E" w:rsidRDefault="007937B8" w:rsidP="00B54FB8">
      <w:pPr>
        <w:rPr>
          <w:rFonts w:ascii="Calibri" w:hAnsi="Calibri" w:cs="Calibri"/>
          <w:b/>
          <w:sz w:val="24"/>
          <w:szCs w:val="24"/>
        </w:rPr>
      </w:pPr>
      <w:r w:rsidRPr="00706C4E">
        <w:rPr>
          <w:rFonts w:ascii="Calibri" w:hAnsi="Calibri" w:cs="Calibri"/>
          <w:b/>
          <w:sz w:val="24"/>
          <w:szCs w:val="24"/>
        </w:rPr>
        <w:br w:type="page"/>
      </w:r>
    </w:p>
    <w:p w14:paraId="7C5A9325" w14:textId="14D5C740" w:rsidR="00B54FB8" w:rsidRPr="00706C4E" w:rsidRDefault="00B54FB8" w:rsidP="00EA72BE">
      <w:pPr>
        <w:spacing w:line="480" w:lineRule="auto"/>
        <w:rPr>
          <w:rFonts w:ascii="Calibri" w:eastAsia="ＭＳ Ｐゴシック" w:hAnsi="Calibri" w:cs="Calibri"/>
          <w:b/>
          <w:color w:val="000000" w:themeColor="text1"/>
          <w:sz w:val="24"/>
          <w:szCs w:val="24"/>
        </w:rPr>
      </w:pPr>
      <w:r w:rsidRPr="00706C4E">
        <w:rPr>
          <w:rFonts w:ascii="Calibri" w:hAnsi="Calibri" w:cs="Calibri"/>
          <w:b/>
          <w:sz w:val="24"/>
          <w:szCs w:val="24"/>
        </w:rPr>
        <w:lastRenderedPageBreak/>
        <w:t>Supplemental Table 6</w:t>
      </w:r>
      <w:r w:rsidR="00F82846" w:rsidRPr="00706C4E">
        <w:rPr>
          <w:rFonts w:ascii="Calibri" w:hAnsi="Calibri" w:cs="Calibri"/>
          <w:b/>
          <w:sz w:val="24"/>
          <w:szCs w:val="24"/>
        </w:rPr>
        <w:t xml:space="preserve"> (</w:t>
      </w:r>
      <w:r w:rsidR="004A7AC3" w:rsidRPr="00706C4E">
        <w:rPr>
          <w:rFonts w:ascii="Calibri" w:hAnsi="Calibri" w:cs="Calibri"/>
          <w:b/>
          <w:sz w:val="24"/>
          <w:szCs w:val="24"/>
        </w:rPr>
        <w:t>Table S6</w:t>
      </w:r>
      <w:r w:rsidR="00F82846" w:rsidRPr="00706C4E">
        <w:rPr>
          <w:rFonts w:ascii="Calibri" w:hAnsi="Calibri" w:cs="Calibri"/>
          <w:b/>
          <w:sz w:val="24"/>
          <w:szCs w:val="24"/>
        </w:rPr>
        <w:t xml:space="preserve">): </w:t>
      </w:r>
      <w:r w:rsidR="004773BB" w:rsidRPr="00706C4E">
        <w:rPr>
          <w:rFonts w:ascii="Calibri" w:hAnsi="Calibri" w:cs="Calibri"/>
          <w:b/>
          <w:sz w:val="24"/>
          <w:szCs w:val="24"/>
        </w:rPr>
        <w:t>Pathogenic m</w:t>
      </w:r>
      <w:r w:rsidR="00532879" w:rsidRPr="00706C4E">
        <w:rPr>
          <w:rFonts w:ascii="Calibri" w:hAnsi="Calibri" w:cs="Calibri"/>
          <w:b/>
          <w:sz w:val="24"/>
          <w:szCs w:val="24"/>
        </w:rPr>
        <w:t xml:space="preserve">utations in </w:t>
      </w:r>
      <w:r w:rsidR="002048FF" w:rsidRPr="00706C4E">
        <w:rPr>
          <w:rFonts w:ascii="Calibri" w:hAnsi="Calibri" w:cs="Calibri"/>
          <w:b/>
          <w:sz w:val="24"/>
          <w:szCs w:val="24"/>
        </w:rPr>
        <w:t xml:space="preserve">the </w:t>
      </w:r>
      <w:r w:rsidR="00532879" w:rsidRPr="00706C4E">
        <w:rPr>
          <w:rFonts w:ascii="Calibri" w:eastAsia="ＭＳ Ｐゴシック" w:hAnsi="Calibri" w:cs="Calibri"/>
          <w:b/>
          <w:color w:val="000000" w:themeColor="text1"/>
          <w:sz w:val="24"/>
          <w:szCs w:val="24"/>
        </w:rPr>
        <w:t>Other group</w:t>
      </w:r>
      <w:r w:rsidR="00960735" w:rsidRPr="00706C4E">
        <w:rPr>
          <w:rFonts w:ascii="Calibri" w:eastAsia="ＭＳ Ｐゴシック" w:hAnsi="Calibri" w:cs="Calibri"/>
          <w:b/>
          <w:color w:val="000000" w:themeColor="text1"/>
          <w:sz w:val="24"/>
          <w:szCs w:val="24"/>
        </w:rPr>
        <w:t>.</w:t>
      </w:r>
    </w:p>
    <w:tbl>
      <w:tblPr>
        <w:tblStyle w:val="11"/>
        <w:tblW w:w="0" w:type="auto"/>
        <w:tblLook w:val="04A0" w:firstRow="1" w:lastRow="0" w:firstColumn="1" w:lastColumn="0" w:noHBand="0" w:noVBand="1"/>
      </w:tblPr>
      <w:tblGrid>
        <w:gridCol w:w="986"/>
        <w:gridCol w:w="1212"/>
        <w:gridCol w:w="1173"/>
        <w:gridCol w:w="2633"/>
        <w:gridCol w:w="1530"/>
        <w:gridCol w:w="1038"/>
        <w:gridCol w:w="1038"/>
        <w:gridCol w:w="1038"/>
        <w:gridCol w:w="1038"/>
        <w:gridCol w:w="1038"/>
        <w:gridCol w:w="1038"/>
      </w:tblGrid>
      <w:tr w:rsidR="007937B8" w:rsidRPr="00706C4E" w14:paraId="0F98B0C2" w14:textId="77777777" w:rsidTr="007937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6" w:type="dxa"/>
          </w:tcPr>
          <w:p w14:paraId="751D2D96" w14:textId="7421B142" w:rsidR="007937B8" w:rsidRPr="00706C4E" w:rsidRDefault="007937B8" w:rsidP="007937B8">
            <w:pPr>
              <w:rPr>
                <w:rFonts w:ascii="Calibri" w:eastAsia="ＭＳ Ｐゴシック" w:hAnsi="Calibri" w:cs="Calibri"/>
                <w:b w:val="0"/>
                <w:color w:val="000000" w:themeColor="text1"/>
                <w:vertAlign w:val="superscript"/>
              </w:rPr>
            </w:pPr>
            <w:r w:rsidRPr="00706C4E">
              <w:rPr>
                <w:rFonts w:ascii="Calibri" w:eastAsia="ＭＳ Ｐゴシック" w:hAnsi="Calibri" w:cs="Calibri"/>
                <w:b w:val="0"/>
                <w:color w:val="000000" w:themeColor="text1"/>
              </w:rPr>
              <w:t xml:space="preserve">Patient No. </w:t>
            </w:r>
            <w:r w:rsidRPr="00706C4E">
              <w:rPr>
                <w:rFonts w:ascii="Calibri" w:eastAsia="ＭＳ Ｐゴシック" w:hAnsi="Calibri" w:cs="Calibri"/>
                <w:b w:val="0"/>
                <w:color w:val="000000" w:themeColor="text1"/>
                <w:vertAlign w:val="superscript"/>
              </w:rPr>
              <w:t>a</w:t>
            </w:r>
          </w:p>
        </w:tc>
        <w:tc>
          <w:tcPr>
            <w:tcW w:w="1212" w:type="dxa"/>
          </w:tcPr>
          <w:p w14:paraId="7B6AC00F" w14:textId="77777777" w:rsidR="007937B8" w:rsidRPr="00706C4E" w:rsidRDefault="007937B8"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Mutation</w:t>
            </w:r>
          </w:p>
        </w:tc>
        <w:tc>
          <w:tcPr>
            <w:tcW w:w="1173" w:type="dxa"/>
          </w:tcPr>
          <w:p w14:paraId="4957074B" w14:textId="77777777" w:rsidR="007937B8" w:rsidRPr="00706C4E" w:rsidRDefault="007937B8"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Gene</w:t>
            </w:r>
          </w:p>
        </w:tc>
        <w:tc>
          <w:tcPr>
            <w:tcW w:w="2633" w:type="dxa"/>
          </w:tcPr>
          <w:p w14:paraId="05EE1070" w14:textId="5A0EF9B5" w:rsidR="007937B8" w:rsidRPr="00706C4E" w:rsidRDefault="007937B8"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 xml:space="preserve">cDNA change </w:t>
            </w:r>
            <w:r w:rsidRPr="00706C4E">
              <w:rPr>
                <w:rFonts w:ascii="Calibri" w:eastAsia="ＭＳ Ｐゴシック" w:hAnsi="Calibri" w:cs="Calibri"/>
                <w:color w:val="000000" w:themeColor="text1"/>
                <w:vertAlign w:val="superscript"/>
              </w:rPr>
              <w:t>b</w:t>
            </w:r>
          </w:p>
        </w:tc>
        <w:tc>
          <w:tcPr>
            <w:tcW w:w="1530" w:type="dxa"/>
          </w:tcPr>
          <w:p w14:paraId="18F956E1" w14:textId="77777777" w:rsidR="007937B8" w:rsidRPr="00706C4E" w:rsidRDefault="007937B8"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Protein change</w:t>
            </w:r>
          </w:p>
        </w:tc>
        <w:tc>
          <w:tcPr>
            <w:tcW w:w="1038" w:type="dxa"/>
          </w:tcPr>
          <w:p w14:paraId="14B35BFA" w14:textId="4E80D8A2" w:rsidR="007937B8" w:rsidRPr="00706C4E" w:rsidRDefault="007937B8"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b w:val="0"/>
                <w:color w:val="000000" w:themeColor="text1"/>
              </w:rPr>
              <w:t>CADD</w:t>
            </w:r>
          </w:p>
        </w:tc>
        <w:tc>
          <w:tcPr>
            <w:tcW w:w="1038" w:type="dxa"/>
          </w:tcPr>
          <w:p w14:paraId="3FDC5445" w14:textId="400398FE" w:rsidR="007937B8" w:rsidRPr="00706C4E" w:rsidRDefault="007937B8"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b w:val="0"/>
                <w:color w:val="000000" w:themeColor="text1"/>
              </w:rPr>
              <w:t>Polyphen</w:t>
            </w:r>
          </w:p>
        </w:tc>
        <w:tc>
          <w:tcPr>
            <w:tcW w:w="1038" w:type="dxa"/>
          </w:tcPr>
          <w:p w14:paraId="7F9F908F" w14:textId="65110F74" w:rsidR="007937B8" w:rsidRPr="00706C4E" w:rsidRDefault="007937B8"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b w:val="0"/>
                <w:color w:val="000000" w:themeColor="text1"/>
              </w:rPr>
              <w:t>SIFT</w:t>
            </w:r>
          </w:p>
        </w:tc>
        <w:tc>
          <w:tcPr>
            <w:tcW w:w="1038" w:type="dxa"/>
          </w:tcPr>
          <w:p w14:paraId="5DB394C2" w14:textId="5A8AC468" w:rsidR="007937B8" w:rsidRPr="00706C4E" w:rsidRDefault="007937B8"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b w:val="0"/>
                <w:color w:val="000000" w:themeColor="text1"/>
              </w:rPr>
              <w:t>ExAC</w:t>
            </w:r>
          </w:p>
        </w:tc>
        <w:tc>
          <w:tcPr>
            <w:tcW w:w="1038" w:type="dxa"/>
          </w:tcPr>
          <w:p w14:paraId="41CF0BFA" w14:textId="189DBFDF" w:rsidR="007937B8" w:rsidRPr="00706C4E" w:rsidRDefault="007937B8"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b w:val="0"/>
                <w:color w:val="000000" w:themeColor="text1"/>
              </w:rPr>
              <w:t>ToMMo</w:t>
            </w:r>
          </w:p>
        </w:tc>
        <w:tc>
          <w:tcPr>
            <w:tcW w:w="1038" w:type="dxa"/>
          </w:tcPr>
          <w:p w14:paraId="3D778237" w14:textId="569F8C1D" w:rsidR="007937B8" w:rsidRPr="00706C4E" w:rsidRDefault="007937B8"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bCs w:val="0"/>
                <w:color w:val="000000" w:themeColor="text1"/>
              </w:rPr>
            </w:pPr>
            <w:r w:rsidRPr="00706C4E">
              <w:rPr>
                <w:rFonts w:ascii="Calibri" w:eastAsia="ＭＳ Ｐゴシック" w:hAnsi="Calibri" w:cs="Calibri"/>
                <w:b w:val="0"/>
                <w:color w:val="000000" w:themeColor="text1"/>
              </w:rPr>
              <w:t>Previous</w:t>
            </w:r>
          </w:p>
          <w:p w14:paraId="2CCB556B" w14:textId="77777777" w:rsidR="007937B8" w:rsidRPr="00706C4E" w:rsidRDefault="007937B8" w:rsidP="007937B8">
            <w:pPr>
              <w:cnfStyle w:val="100000000000" w:firstRow="1" w:lastRow="0" w:firstColumn="0" w:lastColumn="0" w:oddVBand="0" w:evenVBand="0" w:oddHBand="0" w:evenHBand="0" w:firstRowFirstColumn="0" w:firstRowLastColumn="0" w:lastRowFirstColumn="0" w:lastRowLastColumn="0"/>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Reports</w:t>
            </w:r>
          </w:p>
        </w:tc>
      </w:tr>
      <w:tr w:rsidR="007937B8" w:rsidRPr="00706C4E" w14:paraId="0F69232D" w14:textId="77777777" w:rsidTr="007937B8">
        <w:tc>
          <w:tcPr>
            <w:cnfStyle w:val="001000000000" w:firstRow="0" w:lastRow="0" w:firstColumn="1" w:lastColumn="0" w:oddVBand="0" w:evenVBand="0" w:oddHBand="0" w:evenHBand="0" w:firstRowFirstColumn="0" w:firstRowLastColumn="0" w:lastRowFirstColumn="0" w:lastRowLastColumn="0"/>
            <w:tcW w:w="986" w:type="dxa"/>
          </w:tcPr>
          <w:p w14:paraId="6FC1AF82" w14:textId="3B76E4E1" w:rsidR="007937B8" w:rsidRPr="00706C4E" w:rsidRDefault="007937B8"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1</w:t>
            </w:r>
          </w:p>
        </w:tc>
        <w:tc>
          <w:tcPr>
            <w:tcW w:w="1212" w:type="dxa"/>
          </w:tcPr>
          <w:p w14:paraId="6B94AC6D" w14:textId="2484B240"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p w14:paraId="7476EE6E" w14:textId="347B62A8"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1173" w:type="dxa"/>
          </w:tcPr>
          <w:p w14:paraId="1773BC0F" w14:textId="77777777"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NPHP4</w:t>
            </w:r>
          </w:p>
          <w:p w14:paraId="11A5FADC" w14:textId="099CD8D9"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NPHP4</w:t>
            </w:r>
          </w:p>
        </w:tc>
        <w:tc>
          <w:tcPr>
            <w:tcW w:w="2633" w:type="dxa"/>
          </w:tcPr>
          <w:p w14:paraId="556E402A" w14:textId="77777777"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2198G&gt;A</w:t>
            </w:r>
          </w:p>
          <w:p w14:paraId="2C298D0A" w14:textId="1B7692D3"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2717G&gt;A</w:t>
            </w:r>
          </w:p>
        </w:tc>
        <w:tc>
          <w:tcPr>
            <w:tcW w:w="1530" w:type="dxa"/>
          </w:tcPr>
          <w:p w14:paraId="15F3692E" w14:textId="3DDB3853"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G733D</w:t>
            </w:r>
          </w:p>
          <w:p w14:paraId="511487D5" w14:textId="458693F4"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R906H</w:t>
            </w:r>
          </w:p>
        </w:tc>
        <w:tc>
          <w:tcPr>
            <w:tcW w:w="1038" w:type="dxa"/>
          </w:tcPr>
          <w:p w14:paraId="5809FFA3" w14:textId="77777777"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0.1</w:t>
            </w:r>
          </w:p>
          <w:p w14:paraId="5EC38E2F" w14:textId="12A103FB" w:rsidR="00D51FB9"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5.89</w:t>
            </w:r>
          </w:p>
        </w:tc>
        <w:tc>
          <w:tcPr>
            <w:tcW w:w="1038" w:type="dxa"/>
          </w:tcPr>
          <w:p w14:paraId="46228003" w14:textId="77777777"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w:t>
            </w:r>
          </w:p>
          <w:p w14:paraId="0F328316" w14:textId="3495C609" w:rsidR="00D51FB9"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3</w:t>
            </w:r>
          </w:p>
        </w:tc>
        <w:tc>
          <w:tcPr>
            <w:tcW w:w="1038" w:type="dxa"/>
          </w:tcPr>
          <w:p w14:paraId="70DB2407" w14:textId="77777777"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w:t>
            </w:r>
          </w:p>
          <w:p w14:paraId="06B41692" w14:textId="22021BCD" w:rsidR="00D51FB9"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21</w:t>
            </w:r>
          </w:p>
        </w:tc>
        <w:tc>
          <w:tcPr>
            <w:tcW w:w="1038" w:type="dxa"/>
          </w:tcPr>
          <w:p w14:paraId="617FFB34" w14:textId="77777777"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9.10E-05</w:t>
            </w:r>
          </w:p>
          <w:p w14:paraId="44EF617A" w14:textId="553DCB64" w:rsidR="00D51FB9"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022</w:t>
            </w:r>
          </w:p>
        </w:tc>
        <w:tc>
          <w:tcPr>
            <w:tcW w:w="1038" w:type="dxa"/>
          </w:tcPr>
          <w:p w14:paraId="45F159AB" w14:textId="77777777"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37</w:t>
            </w:r>
          </w:p>
          <w:p w14:paraId="2FD679C0" w14:textId="5709D8ED" w:rsidR="00D51FB9"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061</w:t>
            </w:r>
          </w:p>
        </w:tc>
        <w:tc>
          <w:tcPr>
            <w:tcW w:w="1038" w:type="dxa"/>
          </w:tcPr>
          <w:p w14:paraId="616206F3" w14:textId="3F0B4EB0"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p w14:paraId="29572668" w14:textId="1388DA3E"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7937B8" w:rsidRPr="00706C4E" w14:paraId="57FDB42B" w14:textId="77777777" w:rsidTr="007937B8">
        <w:tc>
          <w:tcPr>
            <w:cnfStyle w:val="001000000000" w:firstRow="0" w:lastRow="0" w:firstColumn="1" w:lastColumn="0" w:oddVBand="0" w:evenVBand="0" w:oddHBand="0" w:evenHBand="0" w:firstRowFirstColumn="0" w:firstRowLastColumn="0" w:lastRowFirstColumn="0" w:lastRowLastColumn="0"/>
            <w:tcW w:w="986" w:type="dxa"/>
          </w:tcPr>
          <w:p w14:paraId="4F771C16" w14:textId="6E7BBE5E" w:rsidR="007937B8" w:rsidRPr="00706C4E" w:rsidRDefault="007937B8"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2</w:t>
            </w:r>
          </w:p>
        </w:tc>
        <w:tc>
          <w:tcPr>
            <w:tcW w:w="1212" w:type="dxa"/>
          </w:tcPr>
          <w:p w14:paraId="277D4E50" w14:textId="52290546"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p w14:paraId="54A19D40" w14:textId="46ACB4B0"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missense</w:t>
            </w:r>
          </w:p>
        </w:tc>
        <w:tc>
          <w:tcPr>
            <w:tcW w:w="1173" w:type="dxa"/>
          </w:tcPr>
          <w:p w14:paraId="571A833B" w14:textId="29345E5A"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HD1</w:t>
            </w:r>
          </w:p>
          <w:p w14:paraId="5D78DA98" w14:textId="39E2754C"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PKHD1</w:t>
            </w:r>
          </w:p>
        </w:tc>
        <w:tc>
          <w:tcPr>
            <w:tcW w:w="2633" w:type="dxa"/>
          </w:tcPr>
          <w:p w14:paraId="58F7A5B0" w14:textId="300BEF6B" w:rsidR="007937B8" w:rsidRPr="00706C4E" w:rsidRDefault="007937B8" w:rsidP="004E64DE">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396G&gt;A</w:t>
            </w:r>
          </w:p>
          <w:p w14:paraId="1A7245B6" w14:textId="44828619" w:rsidR="007937B8" w:rsidRPr="00706C4E" w:rsidRDefault="007937B8" w:rsidP="004E64DE">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1160A&gt;T</w:t>
            </w:r>
          </w:p>
        </w:tc>
        <w:tc>
          <w:tcPr>
            <w:tcW w:w="1530" w:type="dxa"/>
          </w:tcPr>
          <w:p w14:paraId="2CE92711" w14:textId="2927C9CF"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G466R</w:t>
            </w:r>
          </w:p>
          <w:p w14:paraId="358D44AC" w14:textId="1D1D16E6"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N387I</w:t>
            </w:r>
          </w:p>
        </w:tc>
        <w:tc>
          <w:tcPr>
            <w:tcW w:w="1038" w:type="dxa"/>
          </w:tcPr>
          <w:p w14:paraId="2FD3D3D7" w14:textId="77777777"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0.1</w:t>
            </w:r>
          </w:p>
          <w:p w14:paraId="47395EFB" w14:textId="6C72AD7A" w:rsidR="00D51FB9"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3.4</w:t>
            </w:r>
          </w:p>
        </w:tc>
        <w:tc>
          <w:tcPr>
            <w:tcW w:w="1038" w:type="dxa"/>
          </w:tcPr>
          <w:p w14:paraId="06762160" w14:textId="77777777"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999</w:t>
            </w:r>
          </w:p>
          <w:p w14:paraId="7EFD94B4" w14:textId="7CEB23AF" w:rsidR="00D51FB9"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1</w:t>
            </w:r>
          </w:p>
        </w:tc>
        <w:tc>
          <w:tcPr>
            <w:tcW w:w="1038" w:type="dxa"/>
          </w:tcPr>
          <w:p w14:paraId="63C4D92C" w14:textId="77777777"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01</w:t>
            </w:r>
          </w:p>
          <w:p w14:paraId="3AF53BFF" w14:textId="11CC5CB5" w:rsidR="00D51FB9"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0</w:t>
            </w:r>
          </w:p>
        </w:tc>
        <w:tc>
          <w:tcPr>
            <w:tcW w:w="1038" w:type="dxa"/>
          </w:tcPr>
          <w:p w14:paraId="3EB0A667" w14:textId="77777777"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p w14:paraId="4DE1BADC" w14:textId="21F28D7D" w:rsidR="00D51FB9"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38" w:type="dxa"/>
          </w:tcPr>
          <w:p w14:paraId="53507523" w14:textId="77777777"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p w14:paraId="510CBF44" w14:textId="3D1C3F63" w:rsidR="00D51FB9"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38" w:type="dxa"/>
          </w:tcPr>
          <w:p w14:paraId="60B3F719" w14:textId="3A7E3429"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fldChar w:fldCharType="begin">
                <w:fldData xml:space="preserve">PEVuZE5vdGU+PENpdGU+PEF1dGhvcj5EZW5hbXVyPC9BdXRob3I+PFllYXI+MjAxMDwvWWVhcj48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</w:fldData>
              </w:fldChar>
            </w:r>
            <w:r w:rsidR="006A2155">
              <w:rPr>
                <w:rFonts w:ascii="Calibri" w:eastAsia="ＭＳ Ｐゴシック" w:hAnsi="Calibri" w:cs="Calibri"/>
                <w:color w:val="000000" w:themeColor="text1"/>
              </w:rPr>
              <w:instrText xml:space="preserve"> ADDIN EN.CITE </w:instrText>
            </w:r>
            <w:r w:rsidR="006A2155">
              <w:rPr>
                <w:rFonts w:ascii="Calibri" w:eastAsia="ＭＳ Ｐゴシック" w:hAnsi="Calibri" w:cs="Calibri"/>
                <w:color w:val="000000" w:themeColor="text1"/>
              </w:rPr>
              <w:fldChar w:fldCharType="begin">
                <w:fldData xml:space="preserve">PEVuZE5vdGU+PENpdGU+PEF1dGhvcj5EZW5hbXVyPC9BdXRob3I+PFllYXI+MjAxMDwvWWVhcj48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</w:fldData>
              </w:fldChar>
            </w:r>
            <w:r w:rsidR="006A2155">
              <w:rPr>
                <w:rFonts w:ascii="Calibri" w:eastAsia="ＭＳ Ｐゴシック" w:hAnsi="Calibri" w:cs="Calibri"/>
                <w:color w:val="000000" w:themeColor="text1"/>
              </w:rPr>
              <w:instrText xml:space="preserve"> ADDIN EN.CITE.DATA </w:instrText>
            </w:r>
            <w:r w:rsidR="006A2155">
              <w:rPr>
                <w:rFonts w:ascii="Calibri" w:eastAsia="ＭＳ Ｐゴシック" w:hAnsi="Calibri" w:cs="Calibri"/>
                <w:color w:val="000000" w:themeColor="text1"/>
              </w:rPr>
            </w:r>
            <w:r w:rsidR="006A2155">
              <w:rPr>
                <w:rFonts w:ascii="Calibri" w:eastAsia="ＭＳ Ｐゴシック" w:hAnsi="Calibri" w:cs="Calibri"/>
                <w:color w:val="000000" w:themeColor="text1"/>
              </w:rPr>
              <w:fldChar w:fldCharType="end"/>
            </w:r>
            <w:r w:rsidRPr="00706C4E">
              <w:rPr>
                <w:rFonts w:ascii="Calibri" w:eastAsia="ＭＳ Ｐゴシック" w:hAnsi="Calibri" w:cs="Calibri"/>
                <w:color w:val="000000" w:themeColor="text1"/>
              </w:rPr>
            </w:r>
            <w:r w:rsidRPr="00706C4E">
              <w:rPr>
                <w:rFonts w:ascii="Calibri" w:eastAsia="ＭＳ Ｐゴシック" w:hAnsi="Calibri" w:cs="Calibri"/>
                <w:color w:val="000000" w:themeColor="text1"/>
              </w:rPr>
              <w:fldChar w:fldCharType="separate"/>
            </w:r>
            <w:r w:rsidR="006A2155">
              <w:rPr>
                <w:rFonts w:ascii="Calibri" w:eastAsia="ＭＳ Ｐゴシック" w:hAnsi="Calibri" w:cs="Calibri"/>
                <w:noProof/>
                <w:color w:val="000000" w:themeColor="text1"/>
              </w:rPr>
              <w:t>[11]</w:t>
            </w:r>
            <w:r w:rsidRPr="00706C4E">
              <w:rPr>
                <w:rFonts w:ascii="Calibri" w:eastAsia="ＭＳ Ｐゴシック" w:hAnsi="Calibri" w:cs="Calibri"/>
                <w:color w:val="000000" w:themeColor="text1"/>
              </w:rPr>
              <w:fldChar w:fldCharType="end"/>
            </w:r>
          </w:p>
          <w:p w14:paraId="4398CD03" w14:textId="32A4699E"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r w:rsidR="007937B8" w:rsidRPr="00706C4E" w14:paraId="180AE6E2" w14:textId="77777777" w:rsidTr="007937B8">
        <w:tc>
          <w:tcPr>
            <w:cnfStyle w:val="001000000000" w:firstRow="0" w:lastRow="0" w:firstColumn="1" w:lastColumn="0" w:oddVBand="0" w:evenVBand="0" w:oddHBand="0" w:evenHBand="0" w:firstRowFirstColumn="0" w:firstRowLastColumn="0" w:lastRowFirstColumn="0" w:lastRowLastColumn="0"/>
            <w:tcW w:w="986" w:type="dxa"/>
          </w:tcPr>
          <w:p w14:paraId="3AF5CBC9" w14:textId="50AAA22C" w:rsidR="007937B8" w:rsidRPr="00706C4E" w:rsidRDefault="007937B8" w:rsidP="007937B8">
            <w:pPr>
              <w:rPr>
                <w:rFonts w:ascii="Calibri" w:eastAsia="ＭＳ Ｐゴシック" w:hAnsi="Calibri" w:cs="Calibri"/>
                <w:b w:val="0"/>
                <w:color w:val="000000" w:themeColor="text1"/>
              </w:rPr>
            </w:pPr>
            <w:r w:rsidRPr="00706C4E">
              <w:rPr>
                <w:rFonts w:ascii="Calibri" w:eastAsia="ＭＳ Ｐゴシック" w:hAnsi="Calibri" w:cs="Calibri"/>
                <w:b w:val="0"/>
                <w:color w:val="000000" w:themeColor="text1"/>
              </w:rPr>
              <w:t>T16</w:t>
            </w:r>
          </w:p>
        </w:tc>
        <w:tc>
          <w:tcPr>
            <w:tcW w:w="1212" w:type="dxa"/>
          </w:tcPr>
          <w:p w14:paraId="024F502F" w14:textId="44EA696F"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frameshift</w:t>
            </w:r>
          </w:p>
        </w:tc>
        <w:tc>
          <w:tcPr>
            <w:tcW w:w="1173" w:type="dxa"/>
          </w:tcPr>
          <w:p w14:paraId="032CFC48" w14:textId="5943C899"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i/>
                <w:color w:val="000000" w:themeColor="text1"/>
              </w:rPr>
            </w:pPr>
            <w:r w:rsidRPr="00706C4E">
              <w:rPr>
                <w:rFonts w:ascii="Calibri" w:eastAsia="ＭＳ Ｐゴシック" w:hAnsi="Calibri" w:cs="Calibri"/>
                <w:i/>
                <w:color w:val="000000" w:themeColor="text1"/>
              </w:rPr>
              <w:t>OFD1</w:t>
            </w:r>
          </w:p>
        </w:tc>
        <w:tc>
          <w:tcPr>
            <w:tcW w:w="2633" w:type="dxa"/>
          </w:tcPr>
          <w:p w14:paraId="76F85A3D" w14:textId="22F02C98"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c.505_506delAG</w:t>
            </w:r>
          </w:p>
        </w:tc>
        <w:tc>
          <w:tcPr>
            <w:tcW w:w="1530" w:type="dxa"/>
          </w:tcPr>
          <w:p w14:paraId="076B4F92" w14:textId="25672182"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p.D170fs</w:t>
            </w:r>
          </w:p>
        </w:tc>
        <w:tc>
          <w:tcPr>
            <w:tcW w:w="1038" w:type="dxa"/>
          </w:tcPr>
          <w:p w14:paraId="3CD45ACC" w14:textId="78C130EC"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24.0</w:t>
            </w:r>
          </w:p>
        </w:tc>
        <w:tc>
          <w:tcPr>
            <w:tcW w:w="1038" w:type="dxa"/>
          </w:tcPr>
          <w:p w14:paraId="39AC1615" w14:textId="4DD1A057"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38" w:type="dxa"/>
          </w:tcPr>
          <w:p w14:paraId="6B23B424" w14:textId="27757E6E"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38" w:type="dxa"/>
          </w:tcPr>
          <w:p w14:paraId="5ABDFD5F" w14:textId="712ACC13"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38" w:type="dxa"/>
          </w:tcPr>
          <w:p w14:paraId="6A016AAD" w14:textId="7FB884CA" w:rsidR="007937B8" w:rsidRPr="00706C4E" w:rsidRDefault="00D51FB9"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ne</w:t>
            </w:r>
          </w:p>
        </w:tc>
        <w:tc>
          <w:tcPr>
            <w:tcW w:w="1038" w:type="dxa"/>
          </w:tcPr>
          <w:p w14:paraId="7CC476B5" w14:textId="711266DF" w:rsidR="007937B8" w:rsidRPr="00706C4E" w:rsidRDefault="007937B8" w:rsidP="007937B8">
            <w:pPr>
              <w:cnfStyle w:val="000000000000" w:firstRow="0" w:lastRow="0" w:firstColumn="0" w:lastColumn="0" w:oddVBand="0" w:evenVBand="0" w:oddHBand="0" w:evenHBand="0" w:firstRowFirstColumn="0" w:firstRowLastColumn="0" w:lastRowFirstColumn="0" w:lastRowLastColumn="0"/>
              <w:rPr>
                <w:rFonts w:ascii="Calibri" w:eastAsia="ＭＳ Ｐゴシック" w:hAnsi="Calibri" w:cs="Calibri"/>
                <w:color w:val="000000" w:themeColor="text1"/>
              </w:rPr>
            </w:pPr>
            <w:r w:rsidRPr="00706C4E">
              <w:rPr>
                <w:rFonts w:ascii="Calibri" w:eastAsia="ＭＳ Ｐゴシック" w:hAnsi="Calibri" w:cs="Calibri"/>
                <w:color w:val="000000" w:themeColor="text1"/>
              </w:rPr>
              <w:t>Novel</w:t>
            </w:r>
          </w:p>
        </w:tc>
      </w:tr>
    </w:tbl>
    <w:p w14:paraId="666BE2A8" w14:textId="6849A8D5" w:rsidR="00EA72BE" w:rsidRPr="00706C4E" w:rsidRDefault="00D51FB9" w:rsidP="0048626B">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rPr>
        <w:t>CADD, combined annotation</w:t>
      </w:r>
      <w:r w:rsidR="002048FF" w:rsidRPr="00706C4E">
        <w:rPr>
          <w:rFonts w:ascii="Calibri" w:eastAsia="ＭＳ Ｐゴシック" w:hAnsi="Calibri" w:cs="Calibri"/>
          <w:color w:val="000000" w:themeColor="text1"/>
          <w:sz w:val="24"/>
          <w:szCs w:val="24"/>
        </w:rPr>
        <w:t>-</w:t>
      </w:r>
      <w:r w:rsidRPr="00706C4E">
        <w:rPr>
          <w:rFonts w:ascii="Calibri" w:eastAsia="ＭＳ Ｐゴシック" w:hAnsi="Calibri" w:cs="Calibri"/>
          <w:color w:val="000000" w:themeColor="text1"/>
          <w:sz w:val="24"/>
          <w:szCs w:val="24"/>
        </w:rPr>
        <w:t xml:space="preserve">dependent depletion; SIFT, sorting intolerant from tolerant; ExAC, exome aggregation consortium; </w:t>
      </w:r>
    </w:p>
    <w:p w14:paraId="64CB32B1" w14:textId="61B135DA" w:rsidR="00D51FB9" w:rsidRPr="00706C4E" w:rsidRDefault="00D51FB9" w:rsidP="0048626B">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rPr>
        <w:t>ToMMo, Tohoku Medical Megabank Organization</w:t>
      </w:r>
    </w:p>
    <w:p w14:paraId="0B057D3E" w14:textId="3B0EE808" w:rsidR="0048626B" w:rsidRPr="00706C4E" w:rsidRDefault="0048626B" w:rsidP="0048626B">
      <w:pPr>
        <w:rPr>
          <w:rFonts w:ascii="Calibri" w:eastAsia="ＭＳ Ｐゴシック" w:hAnsi="Calibri" w:cs="Calibri"/>
          <w:color w:val="000000" w:themeColor="text1"/>
          <w:sz w:val="24"/>
          <w:szCs w:val="24"/>
        </w:rPr>
      </w:pPr>
      <w:r w:rsidRPr="00706C4E">
        <w:rPr>
          <w:rFonts w:ascii="Calibri" w:eastAsia="ＭＳ Ｐゴシック" w:hAnsi="Calibri" w:cs="Calibri"/>
          <w:color w:val="000000" w:themeColor="text1"/>
          <w:sz w:val="24"/>
          <w:szCs w:val="24"/>
          <w:vertAlign w:val="superscript"/>
        </w:rPr>
        <w:t xml:space="preserve">a </w:t>
      </w:r>
      <w:r w:rsidR="002048FF" w:rsidRPr="00706C4E">
        <w:rPr>
          <w:rFonts w:ascii="Calibri" w:eastAsia="ＭＳ Ｐゴシック" w:hAnsi="Calibri" w:cs="Calibri"/>
          <w:color w:val="000000" w:themeColor="text1"/>
          <w:sz w:val="24"/>
          <w:szCs w:val="24"/>
        </w:rPr>
        <w:t>The p</w:t>
      </w:r>
      <w:r w:rsidRPr="00706C4E">
        <w:rPr>
          <w:rFonts w:ascii="Calibri" w:eastAsia="ＭＳ Ｐゴシック" w:hAnsi="Calibri" w:cs="Calibri"/>
          <w:color w:val="000000" w:themeColor="text1"/>
          <w:sz w:val="24"/>
          <w:szCs w:val="24"/>
        </w:rPr>
        <w:t xml:space="preserve">atient No. </w:t>
      </w:r>
      <w:r w:rsidR="002048FF" w:rsidRPr="00706C4E">
        <w:rPr>
          <w:rFonts w:ascii="Calibri" w:eastAsia="ＭＳ Ｐゴシック" w:hAnsi="Calibri" w:cs="Calibri"/>
          <w:color w:val="000000" w:themeColor="text1"/>
          <w:sz w:val="24"/>
          <w:szCs w:val="24"/>
        </w:rPr>
        <w:t>was assigned by</w:t>
      </w:r>
      <w:r w:rsidRPr="00706C4E">
        <w:rPr>
          <w:rFonts w:ascii="Calibri" w:eastAsia="ＭＳ Ｐゴシック" w:hAnsi="Calibri" w:cs="Calibri"/>
          <w:color w:val="000000" w:themeColor="text1"/>
          <w:sz w:val="24"/>
          <w:szCs w:val="24"/>
        </w:rPr>
        <w:t xml:space="preserve"> Toranomon Hospital</w:t>
      </w:r>
    </w:p>
    <w:p w14:paraId="0B8E787D" w14:textId="45E85BF0" w:rsidR="00D51FB9" w:rsidRDefault="009620C5">
      <w:pPr>
        <w:rPr>
          <w:rFonts w:ascii="Times New Roman" w:eastAsia="ＭＳ Ｐゴシック" w:hAnsi="Times New Roman" w:cs="Times New Roman"/>
          <w:color w:val="000000" w:themeColor="text1"/>
        </w:rPr>
      </w:pPr>
      <w:r w:rsidRPr="00706C4E">
        <w:rPr>
          <w:rFonts w:ascii="Calibri" w:eastAsia="ＭＳ Ｐゴシック" w:hAnsi="Calibri" w:cs="Calibri"/>
          <w:color w:val="000000" w:themeColor="text1"/>
          <w:sz w:val="24"/>
          <w:szCs w:val="24"/>
          <w:vertAlign w:val="superscript"/>
        </w:rPr>
        <w:t>b</w:t>
      </w:r>
      <w:r w:rsidRPr="00706C4E">
        <w:rPr>
          <w:rFonts w:ascii="Calibri" w:eastAsia="ＭＳ Ｐゴシック" w:hAnsi="Calibri" w:cs="Calibri"/>
          <w:color w:val="000000" w:themeColor="text1"/>
          <w:sz w:val="24"/>
          <w:szCs w:val="24"/>
        </w:rPr>
        <w:t xml:space="preserve"> NCBI reference sequences: </w:t>
      </w:r>
      <w:r w:rsidRPr="00706C4E">
        <w:rPr>
          <w:rFonts w:ascii="Calibri" w:eastAsia="ＭＳ Ｐゴシック" w:hAnsi="Calibri" w:cs="Calibri"/>
          <w:i/>
          <w:color w:val="000000" w:themeColor="text1"/>
          <w:sz w:val="24"/>
          <w:szCs w:val="24"/>
        </w:rPr>
        <w:t>NPHP4</w:t>
      </w:r>
      <w:r w:rsidRPr="00706C4E">
        <w:rPr>
          <w:rFonts w:ascii="Calibri" w:eastAsia="ＭＳ Ｐゴシック" w:hAnsi="Calibri" w:cs="Calibri"/>
          <w:color w:val="000000" w:themeColor="text1"/>
          <w:sz w:val="24"/>
          <w:szCs w:val="24"/>
        </w:rPr>
        <w:t xml:space="preserve">, NM_015102.4; </w:t>
      </w:r>
      <w:r w:rsidRPr="00706C4E">
        <w:rPr>
          <w:rFonts w:ascii="Calibri" w:eastAsia="ＭＳ Ｐゴシック" w:hAnsi="Calibri" w:cs="Calibri"/>
          <w:i/>
          <w:color w:val="000000" w:themeColor="text1"/>
          <w:sz w:val="24"/>
          <w:szCs w:val="24"/>
        </w:rPr>
        <w:t>PKHD1</w:t>
      </w:r>
      <w:r w:rsidRPr="00706C4E">
        <w:rPr>
          <w:rFonts w:ascii="Calibri" w:eastAsia="ＭＳ Ｐゴシック" w:hAnsi="Calibri" w:cs="Calibri"/>
          <w:color w:val="000000" w:themeColor="text1"/>
          <w:sz w:val="24"/>
          <w:szCs w:val="24"/>
        </w:rPr>
        <w:t xml:space="preserve">, NM_138694.3; </w:t>
      </w:r>
      <w:r w:rsidRPr="00706C4E">
        <w:rPr>
          <w:rFonts w:ascii="Calibri" w:eastAsia="ＭＳ Ｐゴシック" w:hAnsi="Calibri" w:cs="Calibri"/>
          <w:i/>
          <w:color w:val="000000" w:themeColor="text1"/>
          <w:sz w:val="24"/>
          <w:szCs w:val="24"/>
        </w:rPr>
        <w:t>OFD1</w:t>
      </w:r>
      <w:r w:rsidRPr="00706C4E">
        <w:rPr>
          <w:rFonts w:ascii="Calibri" w:eastAsia="ＭＳ Ｐゴシック" w:hAnsi="Calibri" w:cs="Calibri"/>
          <w:color w:val="000000" w:themeColor="text1"/>
          <w:sz w:val="24"/>
          <w:szCs w:val="24"/>
        </w:rPr>
        <w:t>, NM_003611.2</w:t>
      </w:r>
      <w:r w:rsidR="00D51FB9">
        <w:rPr>
          <w:rFonts w:ascii="Times New Roman" w:eastAsia="ＭＳ Ｐゴシック" w:hAnsi="Times New Roman" w:cs="Times New Roman"/>
          <w:color w:val="000000" w:themeColor="text1"/>
        </w:rPr>
        <w:br w:type="page"/>
      </w:r>
    </w:p>
    <w:p w14:paraId="4111E689" w14:textId="658027B3" w:rsidR="00872056" w:rsidRPr="00AD52EA" w:rsidRDefault="00F37641" w:rsidP="00AD52EA">
      <w:pPr>
        <w:spacing w:line="480" w:lineRule="auto"/>
        <w:rPr>
          <w:rFonts w:ascii="Times New Roman" w:hAnsi="Times New Roman" w:cs="Times New Roman"/>
          <w:b/>
          <w:sz w:val="24"/>
          <w:szCs w:val="24"/>
        </w:rPr>
      </w:pPr>
      <w:r w:rsidRPr="00AD52EA">
        <w:rPr>
          <w:rFonts w:ascii="Times New Roman" w:hAnsi="Times New Roman" w:cs="Times New Roman"/>
          <w:b/>
          <w:sz w:val="24"/>
          <w:szCs w:val="24"/>
        </w:rPr>
        <w:lastRenderedPageBreak/>
        <w:t>Supplementary Tables References</w:t>
      </w:r>
    </w:p>
    <w:p w14:paraId="45DD67CC" w14:textId="38D9F07D" w:rsidR="006A2155" w:rsidRPr="006A2155" w:rsidRDefault="00872056" w:rsidP="006A2155">
      <w:pPr>
        <w:pStyle w:val="EndNoteBibliography"/>
      </w:pPr>
      <w:r w:rsidRPr="009F1C81">
        <w:rPr>
          <w:szCs w:val="24"/>
        </w:rPr>
        <w:fldChar w:fldCharType="begin"/>
      </w:r>
      <w:r w:rsidRPr="009F1C81">
        <w:rPr>
          <w:szCs w:val="24"/>
        </w:rPr>
        <w:instrText xml:space="preserve"> ADDIN EN.REFLIST </w:instrText>
      </w:r>
      <w:r w:rsidRPr="009F1C81">
        <w:rPr>
          <w:szCs w:val="24"/>
        </w:rPr>
        <w:fldChar w:fldCharType="separate"/>
      </w:r>
      <w:r w:rsidR="006A2155" w:rsidRPr="006A2155">
        <w:t>1</w:t>
      </w:r>
      <w:r w:rsidR="006A2155">
        <w:rPr>
          <w:rFonts w:hint="eastAsia"/>
        </w:rPr>
        <w:t xml:space="preserve">　</w:t>
      </w:r>
      <w:r w:rsidR="006A2155" w:rsidRPr="006A2155">
        <w:t>Jin M, Xie Y, Chen Z, Liao Y, Li Z, Hu P, Qi Y, Yin Z, Li Q, Fu P, Chen X: System analysis of gene mutations and clinical phenotype in Chinese patients with autosomal-dominant polycystic kidney disease. Scientific reports 2016;6:35945.</w:t>
      </w:r>
    </w:p>
    <w:p w14:paraId="2093CA2D" w14:textId="3B54C3F4" w:rsidR="006A2155" w:rsidRPr="006A2155" w:rsidRDefault="006A2155" w:rsidP="006A2155">
      <w:pPr>
        <w:pStyle w:val="EndNoteBibliography"/>
      </w:pPr>
      <w:r w:rsidRPr="006A2155">
        <w:t>2</w:t>
      </w:r>
      <w:r>
        <w:rPr>
          <w:rFonts w:hint="eastAsia"/>
        </w:rPr>
        <w:t xml:space="preserve">　</w:t>
      </w:r>
      <w:r w:rsidRPr="006A2155">
        <w:t>Rossetti S, Chauveau D, Walker D, Saggar-Malik A, Winearls CG, Torres VE, Harris PC: A complete mutation screen of the ADPKD genes by DHPLC. Kidney international 2002;61:1588-1599.</w:t>
      </w:r>
    </w:p>
    <w:p w14:paraId="656C3715" w14:textId="77C043F3" w:rsidR="006A2155" w:rsidRPr="006A2155" w:rsidRDefault="006A2155" w:rsidP="006A2155">
      <w:pPr>
        <w:pStyle w:val="EndNoteBibliography"/>
      </w:pPr>
      <w:r w:rsidRPr="006A2155">
        <w:t>3</w:t>
      </w:r>
      <w:r>
        <w:rPr>
          <w:rFonts w:hint="eastAsia"/>
        </w:rPr>
        <w:t xml:space="preserve">　</w:t>
      </w:r>
      <w:r w:rsidRPr="006A2155">
        <w:t>Xiong HY, Alipanahi B, Lee LJ, Bretschneider H, Merico D, Yuen RK, Hua Y, Gueroussov S, Najafabadi HS, Hughes TR, Morris Q, Barash Y, Krainer AR, Jojic N, Scherer SW, Blencowe BJ, Frey BJ: RNA splicing. The human splicing code reveals new insights into the genetic determinants of disease. Science (New York, NY) 2015;347:1254806.</w:t>
      </w:r>
    </w:p>
    <w:p w14:paraId="4A16D71D" w14:textId="4329A0D0" w:rsidR="006A2155" w:rsidRPr="006A2155" w:rsidRDefault="006A2155" w:rsidP="006A2155">
      <w:pPr>
        <w:pStyle w:val="EndNoteBibliography"/>
      </w:pPr>
      <w:r w:rsidRPr="006A2155">
        <w:t>4</w:t>
      </w:r>
      <w:r>
        <w:rPr>
          <w:rFonts w:hint="eastAsia"/>
        </w:rPr>
        <w:t xml:space="preserve">　</w:t>
      </w:r>
      <w:r w:rsidRPr="006A2155">
        <w:t>McCluskey M, Schiavello T, Hunter M, Hantke J, Angelicheva D, Bogdanova N, Markoff A, Thomas M, Dworniczak B, Horst J, Kalaydjieva L: Mutation detection in the duplicated region of the polycystic kidney disease 1 (PKD1) gene in PKD1-linked Australian families. Human mutation 2002;19:240-250.</w:t>
      </w:r>
    </w:p>
    <w:p w14:paraId="2199742E" w14:textId="57CC676D" w:rsidR="006A2155" w:rsidRPr="006A2155" w:rsidRDefault="006A2155" w:rsidP="006A2155">
      <w:pPr>
        <w:pStyle w:val="EndNoteBibliography"/>
      </w:pPr>
      <w:r w:rsidRPr="006A2155">
        <w:t>5</w:t>
      </w:r>
      <w:r>
        <w:rPr>
          <w:rFonts w:hint="eastAsia"/>
        </w:rPr>
        <w:t xml:space="preserve">　</w:t>
      </w:r>
      <w:r w:rsidRPr="006A2155">
        <w:t>Cornec-Le Gall E, Audrezet MP, Chen JM, Hourmant M, Morin MP, Perrichot R, Charasse C, Whebe B, Renaudineau E, Jousset P, Guillodo MP, Grall-Jezequel A, Saliou P, Ferec C, Le Meur Y: Type of PKD1 mutation influences renal outcome in ADPKD. Journal of the American Society of Nephrology : JASN 2013;24:1006-1013.</w:t>
      </w:r>
    </w:p>
    <w:p w14:paraId="54BA3C23" w14:textId="7E52BD27" w:rsidR="006A2155" w:rsidRPr="006A2155" w:rsidRDefault="006A2155" w:rsidP="006A2155">
      <w:pPr>
        <w:pStyle w:val="EndNoteBibliography"/>
      </w:pPr>
      <w:r w:rsidRPr="006A2155">
        <w:t>6</w:t>
      </w:r>
      <w:r>
        <w:rPr>
          <w:rFonts w:hint="eastAsia"/>
        </w:rPr>
        <w:t xml:space="preserve">　</w:t>
      </w:r>
      <w:r w:rsidRPr="006A2155">
        <w:t>Audrezet MP, Cornec-Le Gall E, Chen JM, Redon S, Quere I, Creff J, Benech C, Maestri S, Le Meur Y, Ferec C: Autosomal dominant polycystic kidney disease: comprehensive mutation analysis of PKD1 and PKD2 in 700 unrelated patients. Human mutation 2012;33:1239-1250.</w:t>
      </w:r>
    </w:p>
    <w:p w14:paraId="3529A503" w14:textId="033E19F4" w:rsidR="006A2155" w:rsidRPr="006A2155" w:rsidRDefault="006A2155" w:rsidP="006A2155">
      <w:pPr>
        <w:pStyle w:val="EndNoteBibliography"/>
      </w:pPr>
      <w:r w:rsidRPr="006A2155">
        <w:t>7</w:t>
      </w:r>
      <w:r>
        <w:rPr>
          <w:rFonts w:hint="eastAsia"/>
        </w:rPr>
        <w:t xml:space="preserve">　</w:t>
      </w:r>
      <w:r w:rsidRPr="006A2155">
        <w:t>Neumann HP, Jilg C, Bacher J, Nabulsi Z, Malinoc A, Hummel B, Hoffmann MM, Ortiz-Bruechle N, Glasker S, Pisarski P, Neeff H, Kramer-Guth A, Cybulla M, Hornberger M, Wilpert J, Funk L, Baumert J, Paatz D, Baumann D, Lahl M, Felten H, Hausberg M, Zerres K, Eng C: Epidemiology of autosomal-dominant polycystic kidney disease: an in-depth clinical study for south-western Germany. Nephrol Dial Transplant 2013;28:1472-1487.</w:t>
      </w:r>
    </w:p>
    <w:p w14:paraId="17E340FB" w14:textId="54576753" w:rsidR="006A2155" w:rsidRPr="006A2155" w:rsidRDefault="006A2155" w:rsidP="006A2155">
      <w:pPr>
        <w:pStyle w:val="EndNoteBibliography"/>
      </w:pPr>
      <w:r w:rsidRPr="006A2155">
        <w:t>8</w:t>
      </w:r>
      <w:r>
        <w:rPr>
          <w:rFonts w:hint="eastAsia"/>
        </w:rPr>
        <w:t xml:space="preserve">　</w:t>
      </w:r>
      <w:r w:rsidRPr="006A2155">
        <w:t>Kurashige M, Hanaoka K, Imamura M, Udagawa T, Kawaguchi Y, Hasegawa T, Hosoya T, Yokoo T, Maeda S: A comprehensive search for mutations in the PKD1 and PKD2 in Japanese subjects with autosomal dominant polycystic kidney disease. Clinical genetics 2015;87:266-272.</w:t>
      </w:r>
    </w:p>
    <w:p w14:paraId="3B25DCD9" w14:textId="507AE317" w:rsidR="006A2155" w:rsidRPr="006A2155" w:rsidRDefault="006A2155" w:rsidP="006A2155">
      <w:pPr>
        <w:pStyle w:val="EndNoteBibliography"/>
      </w:pPr>
      <w:r w:rsidRPr="006A2155">
        <w:t>9</w:t>
      </w:r>
      <w:r>
        <w:rPr>
          <w:rFonts w:hint="eastAsia"/>
        </w:rPr>
        <w:t xml:space="preserve">　</w:t>
      </w:r>
      <w:r w:rsidRPr="006A2155">
        <w:t>Pei Y, He N, Wang K, Kasenda M, Paterson AD, Chan G, Liang Y, Roscoe J, Brissenden J, Hefferton D, Parfrey P, Somlo S, St George-Hyslop P: A spectrum of mutations in the polycystic kidney disease-2 (PKD2) gene from eight Canadian kindreds. Journal of the American Society of Nephrology : JASN 1998;9:1853-1860.</w:t>
      </w:r>
    </w:p>
    <w:p w14:paraId="33B49AD6" w14:textId="240D334F" w:rsidR="006A2155" w:rsidRPr="006A2155" w:rsidRDefault="006A2155" w:rsidP="006A2155">
      <w:pPr>
        <w:pStyle w:val="EndNoteBibliography"/>
      </w:pPr>
      <w:r w:rsidRPr="006A2155">
        <w:t>10</w:t>
      </w:r>
      <w:r>
        <w:rPr>
          <w:rFonts w:hint="eastAsia"/>
        </w:rPr>
        <w:t xml:space="preserve">　</w:t>
      </w:r>
      <w:r w:rsidRPr="006A2155">
        <w:t>Pei Y, Wang K, Kasenda M, Paterson AD, Liang Y, Huang E, Lian J, Rogovea E, Somlo S, St George-Hyslop P: A novel frameshift mutation induced by an adenosine insertion in the polycystic kidney disease 2 (PKD2) gene. Kidney international 1998;53:1127-1132.</w:t>
      </w:r>
    </w:p>
    <w:p w14:paraId="5DBA65B0" w14:textId="35E76A32" w:rsidR="006A2155" w:rsidRPr="006A2155" w:rsidRDefault="006A2155" w:rsidP="006A2155">
      <w:pPr>
        <w:pStyle w:val="EndNoteBibliography"/>
      </w:pPr>
      <w:r w:rsidRPr="006A2155">
        <w:t>11</w:t>
      </w:r>
      <w:r>
        <w:rPr>
          <w:rFonts w:hint="eastAsia"/>
        </w:rPr>
        <w:t xml:space="preserve">　</w:t>
      </w:r>
      <w:r w:rsidRPr="006A2155">
        <w:t xml:space="preserve">Denamur E, Delezoide AL, Alberti C, Bourillon A, Gubler MC, Bouvier R, Pascaud O, Elion J, Grandchamp B, Michel-Calemard L, Missy P, Zaccaria I, Le Nagard H, Gerard B, Loirat C, Barbet J, Beaufrere AM, Berchel C, Bessieres B, Boudjemaa S, Buenerd A, Carles D, Clemenson A, Dechelotte P, Devisme L, Dijoud F, Esperandieu O, Fallet C, Gonzales M, Hillion Y, Jacob B, Joubert M, Kermanach P, Lallemand A, Laquerriere A, Laurent N, Liprandi A, Loeuillet L, Loget P, </w:t>
      </w:r>
      <w:r w:rsidRPr="006A2155">
        <w:lastRenderedPageBreak/>
        <w:t>Martinovic J, Menez F, Narcy F, Roux JJ, Rouleau-Dubois C, Sinico M, Tantau J, Wann AR: Genotype-phenotype correlations in fetuses and neonates with autosomal recessive polycystic kidney disease. Kidney international 2010;77:350-358.</w:t>
      </w:r>
    </w:p>
    <w:p w14:paraId="3832131E" w14:textId="53D3E904" w:rsidR="004726F1" w:rsidRPr="009F1C81" w:rsidRDefault="00872056" w:rsidP="009F1C81">
      <w:pPr>
        <w:spacing w:line="480" w:lineRule="auto"/>
        <w:rPr>
          <w:rFonts w:ascii="Times New Roman" w:hAnsi="Times New Roman" w:cs="Times New Roman"/>
          <w:sz w:val="24"/>
          <w:szCs w:val="24"/>
        </w:rPr>
      </w:pPr>
      <w:r w:rsidRPr="009F1C81">
        <w:rPr>
          <w:rFonts w:ascii="Times New Roman" w:hAnsi="Times New Roman" w:cs="Times New Roman"/>
          <w:sz w:val="24"/>
          <w:szCs w:val="24"/>
        </w:rPr>
        <w:fldChar w:fldCharType="end"/>
      </w:r>
    </w:p>
    <w:sectPr w:rsidR="004726F1" w:rsidRPr="009F1C81" w:rsidSect="00940DCF">
      <w:pgSz w:w="16838" w:h="11906" w:orient="landscape"/>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DAA192" w14:textId="77777777" w:rsidR="00420FB1" w:rsidRDefault="00420FB1" w:rsidP="0063374B">
      <w:r>
        <w:separator/>
      </w:r>
    </w:p>
  </w:endnote>
  <w:endnote w:type="continuationSeparator" w:id="0">
    <w:p w14:paraId="4499FCA7" w14:textId="77777777" w:rsidR="00420FB1" w:rsidRDefault="00420FB1" w:rsidP="0063374B">
      <w:r>
        <w:continuationSeparator/>
      </w:r>
    </w:p>
  </w:endnote>
  <w:endnote w:type="continuationNotice" w:id="1">
    <w:p w14:paraId="247AA6E7" w14:textId="77777777" w:rsidR="00420FB1" w:rsidRDefault="00420F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ヒラギノ角ゴ ProN W3">
    <w:altName w:val="Calibri"/>
    <w:charset w:val="4E"/>
    <w:family w:val="auto"/>
    <w:pitch w:val="variable"/>
    <w:sig w:usb0="E00002FF" w:usb1="7AC7FFFF" w:usb2="00000012" w:usb3="00000000" w:csb0="0002000D" w:csb1="00000000"/>
  </w:font>
  <w:font w:name="ＭＳ Ｐゴシック">
    <w:altName w:val="MS PGothic"/>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45C79B" w14:textId="77777777" w:rsidR="00420FB1" w:rsidRDefault="00420FB1" w:rsidP="0063374B">
      <w:r>
        <w:separator/>
      </w:r>
    </w:p>
  </w:footnote>
  <w:footnote w:type="continuationSeparator" w:id="0">
    <w:p w14:paraId="11867EB8" w14:textId="77777777" w:rsidR="00420FB1" w:rsidRDefault="00420FB1" w:rsidP="0063374B">
      <w:r>
        <w:continuationSeparator/>
      </w:r>
    </w:p>
  </w:footnote>
  <w:footnote w:type="continuationNotice" w:id="1">
    <w:p w14:paraId="05DC9383" w14:textId="77777777" w:rsidR="00420FB1" w:rsidRDefault="00420FB1"/>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Nephrology&lt;/Style&gt;&lt;LeftDelim&gt;{&lt;/LeftDelim&gt;&lt;RightDelim&gt;}&lt;/RightDelim&gt;&lt;FontName&gt;Calibri&lt;/FontName&gt;&lt;FontSize&gt;12&lt;/FontSize&gt;&lt;ReflistTitle&gt;&lt;/ReflistTitle&gt;&lt;StartingRefnum&gt;1&lt;/StartingRefnum&gt;&lt;FirstLineIndent&gt;0&lt;/FirstLineIndent&gt;&lt;HangingIndent&gt;28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wzasftpdeetnez9wr5trssa0stte0watvv&quot;&gt;My EndNote Library&lt;record-ids&gt;&lt;item&gt;164&lt;/item&gt;&lt;item&gt;200&lt;/item&gt;&lt;item&gt;201&lt;/item&gt;&lt;item&gt;203&lt;/item&gt;&lt;item&gt;204&lt;/item&gt;&lt;item&gt;205&lt;/item&gt;&lt;item&gt;206&lt;/item&gt;&lt;item&gt;207&lt;/item&gt;&lt;item&gt;208&lt;/item&gt;&lt;item&gt;209&lt;/item&gt;&lt;item&gt;210&lt;/item&gt;&lt;/record-ids&gt;&lt;/item&gt;&lt;/Libraries&gt;"/>
  </w:docVars>
  <w:rsids>
    <w:rsidRoot w:val="00DE42D3"/>
    <w:rsid w:val="00000F67"/>
    <w:rsid w:val="000125AF"/>
    <w:rsid w:val="00015674"/>
    <w:rsid w:val="00017414"/>
    <w:rsid w:val="00017448"/>
    <w:rsid w:val="00023E09"/>
    <w:rsid w:val="000278B8"/>
    <w:rsid w:val="00032224"/>
    <w:rsid w:val="00032A20"/>
    <w:rsid w:val="0003334B"/>
    <w:rsid w:val="00036970"/>
    <w:rsid w:val="00043BC0"/>
    <w:rsid w:val="000448A4"/>
    <w:rsid w:val="00044917"/>
    <w:rsid w:val="0004633F"/>
    <w:rsid w:val="00047779"/>
    <w:rsid w:val="000518D2"/>
    <w:rsid w:val="00051CF0"/>
    <w:rsid w:val="00054F55"/>
    <w:rsid w:val="00055A07"/>
    <w:rsid w:val="0005657D"/>
    <w:rsid w:val="0006343E"/>
    <w:rsid w:val="0006728D"/>
    <w:rsid w:val="00067399"/>
    <w:rsid w:val="00070EB2"/>
    <w:rsid w:val="00071B18"/>
    <w:rsid w:val="00071BEB"/>
    <w:rsid w:val="00073FEF"/>
    <w:rsid w:val="000800A9"/>
    <w:rsid w:val="00081D0A"/>
    <w:rsid w:val="00081EF8"/>
    <w:rsid w:val="000912F9"/>
    <w:rsid w:val="0009181E"/>
    <w:rsid w:val="00091CF1"/>
    <w:rsid w:val="00091EC4"/>
    <w:rsid w:val="00092660"/>
    <w:rsid w:val="000966BE"/>
    <w:rsid w:val="000A0F3C"/>
    <w:rsid w:val="000A1602"/>
    <w:rsid w:val="000A3CD9"/>
    <w:rsid w:val="000A78BE"/>
    <w:rsid w:val="000B3C18"/>
    <w:rsid w:val="000B573C"/>
    <w:rsid w:val="000B5F7D"/>
    <w:rsid w:val="000C1C55"/>
    <w:rsid w:val="000C5EC7"/>
    <w:rsid w:val="000D00CD"/>
    <w:rsid w:val="000D44C1"/>
    <w:rsid w:val="000D79FC"/>
    <w:rsid w:val="000E1720"/>
    <w:rsid w:val="000F52EC"/>
    <w:rsid w:val="000F58B4"/>
    <w:rsid w:val="00103C93"/>
    <w:rsid w:val="00121384"/>
    <w:rsid w:val="00122F55"/>
    <w:rsid w:val="00125259"/>
    <w:rsid w:val="00127BE8"/>
    <w:rsid w:val="00136615"/>
    <w:rsid w:val="00140EA2"/>
    <w:rsid w:val="00141EDF"/>
    <w:rsid w:val="0014396E"/>
    <w:rsid w:val="00155242"/>
    <w:rsid w:val="00161195"/>
    <w:rsid w:val="00162ABD"/>
    <w:rsid w:val="00162D4B"/>
    <w:rsid w:val="00165A75"/>
    <w:rsid w:val="00165EDB"/>
    <w:rsid w:val="0017150E"/>
    <w:rsid w:val="001744F7"/>
    <w:rsid w:val="00174551"/>
    <w:rsid w:val="00182827"/>
    <w:rsid w:val="00184768"/>
    <w:rsid w:val="00185B85"/>
    <w:rsid w:val="00190396"/>
    <w:rsid w:val="001962FB"/>
    <w:rsid w:val="001965BB"/>
    <w:rsid w:val="00197E34"/>
    <w:rsid w:val="001A1BFA"/>
    <w:rsid w:val="001A5C67"/>
    <w:rsid w:val="001B1DCB"/>
    <w:rsid w:val="001C08DB"/>
    <w:rsid w:val="001C1FED"/>
    <w:rsid w:val="001C7623"/>
    <w:rsid w:val="001C7ACD"/>
    <w:rsid w:val="001D07AA"/>
    <w:rsid w:val="001D17AE"/>
    <w:rsid w:val="001D2F30"/>
    <w:rsid w:val="001D6BAF"/>
    <w:rsid w:val="001E10E5"/>
    <w:rsid w:val="001E2382"/>
    <w:rsid w:val="001E380C"/>
    <w:rsid w:val="001F3FE3"/>
    <w:rsid w:val="002048FF"/>
    <w:rsid w:val="00207E71"/>
    <w:rsid w:val="00211B0C"/>
    <w:rsid w:val="00214353"/>
    <w:rsid w:val="00214719"/>
    <w:rsid w:val="0021681C"/>
    <w:rsid w:val="00217AD6"/>
    <w:rsid w:val="002201B1"/>
    <w:rsid w:val="00225EF0"/>
    <w:rsid w:val="002263E4"/>
    <w:rsid w:val="00226D7E"/>
    <w:rsid w:val="00236513"/>
    <w:rsid w:val="00237304"/>
    <w:rsid w:val="00241320"/>
    <w:rsid w:val="002452B7"/>
    <w:rsid w:val="00247251"/>
    <w:rsid w:val="00250CEF"/>
    <w:rsid w:val="00253F07"/>
    <w:rsid w:val="002545BF"/>
    <w:rsid w:val="00266F52"/>
    <w:rsid w:val="002670FD"/>
    <w:rsid w:val="00271FA8"/>
    <w:rsid w:val="002769F2"/>
    <w:rsid w:val="00282693"/>
    <w:rsid w:val="00282C76"/>
    <w:rsid w:val="00285B64"/>
    <w:rsid w:val="002869A4"/>
    <w:rsid w:val="002A4789"/>
    <w:rsid w:val="002A6695"/>
    <w:rsid w:val="002A7E07"/>
    <w:rsid w:val="002A7E1E"/>
    <w:rsid w:val="002B469D"/>
    <w:rsid w:val="002B667E"/>
    <w:rsid w:val="002C0E06"/>
    <w:rsid w:val="002C3011"/>
    <w:rsid w:val="002C3CFB"/>
    <w:rsid w:val="002D00B3"/>
    <w:rsid w:val="002D1685"/>
    <w:rsid w:val="002D1B75"/>
    <w:rsid w:val="002E3232"/>
    <w:rsid w:val="002F0995"/>
    <w:rsid w:val="002F29BA"/>
    <w:rsid w:val="002F36E5"/>
    <w:rsid w:val="002F4FD0"/>
    <w:rsid w:val="002F5AAE"/>
    <w:rsid w:val="00300D94"/>
    <w:rsid w:val="00304556"/>
    <w:rsid w:val="0031169F"/>
    <w:rsid w:val="003171B9"/>
    <w:rsid w:val="00321756"/>
    <w:rsid w:val="00325E41"/>
    <w:rsid w:val="003263D1"/>
    <w:rsid w:val="0033065C"/>
    <w:rsid w:val="003306BC"/>
    <w:rsid w:val="00336826"/>
    <w:rsid w:val="00336A85"/>
    <w:rsid w:val="00337272"/>
    <w:rsid w:val="00342593"/>
    <w:rsid w:val="003478AF"/>
    <w:rsid w:val="00357EB8"/>
    <w:rsid w:val="00362C5A"/>
    <w:rsid w:val="00363CB1"/>
    <w:rsid w:val="00363D65"/>
    <w:rsid w:val="00364412"/>
    <w:rsid w:val="00365DB9"/>
    <w:rsid w:val="00366F58"/>
    <w:rsid w:val="00373430"/>
    <w:rsid w:val="003802B5"/>
    <w:rsid w:val="0038244C"/>
    <w:rsid w:val="003828F2"/>
    <w:rsid w:val="003838F4"/>
    <w:rsid w:val="0039262F"/>
    <w:rsid w:val="00392829"/>
    <w:rsid w:val="00395A86"/>
    <w:rsid w:val="00397616"/>
    <w:rsid w:val="003A0C7E"/>
    <w:rsid w:val="003A1C0C"/>
    <w:rsid w:val="003A454A"/>
    <w:rsid w:val="003A675E"/>
    <w:rsid w:val="003B07D3"/>
    <w:rsid w:val="003B47D6"/>
    <w:rsid w:val="003B5341"/>
    <w:rsid w:val="003C0023"/>
    <w:rsid w:val="003C5A79"/>
    <w:rsid w:val="003D0E9E"/>
    <w:rsid w:val="003D550B"/>
    <w:rsid w:val="003D5967"/>
    <w:rsid w:val="003D6117"/>
    <w:rsid w:val="003E30C7"/>
    <w:rsid w:val="003E3257"/>
    <w:rsid w:val="003E4C76"/>
    <w:rsid w:val="003E58EF"/>
    <w:rsid w:val="003F0F9C"/>
    <w:rsid w:val="003F2EDE"/>
    <w:rsid w:val="003F47DA"/>
    <w:rsid w:val="004011D4"/>
    <w:rsid w:val="00401CBA"/>
    <w:rsid w:val="00402191"/>
    <w:rsid w:val="004033A7"/>
    <w:rsid w:val="00403A44"/>
    <w:rsid w:val="00403A56"/>
    <w:rsid w:val="004130F1"/>
    <w:rsid w:val="00416CB2"/>
    <w:rsid w:val="00420FB1"/>
    <w:rsid w:val="00422C09"/>
    <w:rsid w:val="00426991"/>
    <w:rsid w:val="00426D24"/>
    <w:rsid w:val="004277A6"/>
    <w:rsid w:val="00427F84"/>
    <w:rsid w:val="0043177D"/>
    <w:rsid w:val="004365AF"/>
    <w:rsid w:val="00437BCE"/>
    <w:rsid w:val="00442003"/>
    <w:rsid w:val="00442D30"/>
    <w:rsid w:val="0044341E"/>
    <w:rsid w:val="00444189"/>
    <w:rsid w:val="00447301"/>
    <w:rsid w:val="00447934"/>
    <w:rsid w:val="00450028"/>
    <w:rsid w:val="0045119B"/>
    <w:rsid w:val="0045506F"/>
    <w:rsid w:val="00457A2E"/>
    <w:rsid w:val="0046266C"/>
    <w:rsid w:val="004630D1"/>
    <w:rsid w:val="0046343C"/>
    <w:rsid w:val="00463ECA"/>
    <w:rsid w:val="00467484"/>
    <w:rsid w:val="004726F1"/>
    <w:rsid w:val="00472975"/>
    <w:rsid w:val="004742E5"/>
    <w:rsid w:val="004773BB"/>
    <w:rsid w:val="00477B10"/>
    <w:rsid w:val="004810F1"/>
    <w:rsid w:val="00481D0F"/>
    <w:rsid w:val="00482BD0"/>
    <w:rsid w:val="00483A23"/>
    <w:rsid w:val="00483C62"/>
    <w:rsid w:val="0048626B"/>
    <w:rsid w:val="00487EB3"/>
    <w:rsid w:val="00492547"/>
    <w:rsid w:val="00492FC7"/>
    <w:rsid w:val="00495F72"/>
    <w:rsid w:val="004A6FD8"/>
    <w:rsid w:val="004A7AC3"/>
    <w:rsid w:val="004A7F55"/>
    <w:rsid w:val="004B14DA"/>
    <w:rsid w:val="004B1DE0"/>
    <w:rsid w:val="004B35DF"/>
    <w:rsid w:val="004B4838"/>
    <w:rsid w:val="004B4A76"/>
    <w:rsid w:val="004B5129"/>
    <w:rsid w:val="004B66E5"/>
    <w:rsid w:val="004B7E34"/>
    <w:rsid w:val="004B7E9B"/>
    <w:rsid w:val="004C25CF"/>
    <w:rsid w:val="004C3DDE"/>
    <w:rsid w:val="004C50A3"/>
    <w:rsid w:val="004C517A"/>
    <w:rsid w:val="004C5506"/>
    <w:rsid w:val="004C5E2C"/>
    <w:rsid w:val="004C6085"/>
    <w:rsid w:val="004C7876"/>
    <w:rsid w:val="004C7D9F"/>
    <w:rsid w:val="004C7E5F"/>
    <w:rsid w:val="004D0D31"/>
    <w:rsid w:val="004D1988"/>
    <w:rsid w:val="004D32A6"/>
    <w:rsid w:val="004D6909"/>
    <w:rsid w:val="004D6C73"/>
    <w:rsid w:val="004D6CE6"/>
    <w:rsid w:val="004E13E9"/>
    <w:rsid w:val="004E64DE"/>
    <w:rsid w:val="004F2427"/>
    <w:rsid w:val="004F6287"/>
    <w:rsid w:val="004F6FAE"/>
    <w:rsid w:val="0050005D"/>
    <w:rsid w:val="00505DF1"/>
    <w:rsid w:val="005075DF"/>
    <w:rsid w:val="00510471"/>
    <w:rsid w:val="005115CA"/>
    <w:rsid w:val="005134F1"/>
    <w:rsid w:val="00513DFA"/>
    <w:rsid w:val="00514674"/>
    <w:rsid w:val="00515C16"/>
    <w:rsid w:val="00517B2D"/>
    <w:rsid w:val="00521AE9"/>
    <w:rsid w:val="00523734"/>
    <w:rsid w:val="00532792"/>
    <w:rsid w:val="00532879"/>
    <w:rsid w:val="00532ECF"/>
    <w:rsid w:val="0053410F"/>
    <w:rsid w:val="00534A31"/>
    <w:rsid w:val="00534CCC"/>
    <w:rsid w:val="00534F2A"/>
    <w:rsid w:val="00537B2C"/>
    <w:rsid w:val="00541813"/>
    <w:rsid w:val="005446DC"/>
    <w:rsid w:val="00544D79"/>
    <w:rsid w:val="00544FCC"/>
    <w:rsid w:val="0054620F"/>
    <w:rsid w:val="00557E51"/>
    <w:rsid w:val="005613F6"/>
    <w:rsid w:val="00565A4F"/>
    <w:rsid w:val="0056681B"/>
    <w:rsid w:val="00566E4F"/>
    <w:rsid w:val="00570208"/>
    <w:rsid w:val="005724C8"/>
    <w:rsid w:val="00575C37"/>
    <w:rsid w:val="0057636C"/>
    <w:rsid w:val="00576C86"/>
    <w:rsid w:val="00577A33"/>
    <w:rsid w:val="00580197"/>
    <w:rsid w:val="005810A6"/>
    <w:rsid w:val="005814C4"/>
    <w:rsid w:val="005825C6"/>
    <w:rsid w:val="00585736"/>
    <w:rsid w:val="00590870"/>
    <w:rsid w:val="0059116E"/>
    <w:rsid w:val="00591427"/>
    <w:rsid w:val="00591784"/>
    <w:rsid w:val="00592353"/>
    <w:rsid w:val="00594853"/>
    <w:rsid w:val="00594922"/>
    <w:rsid w:val="005952E6"/>
    <w:rsid w:val="00595391"/>
    <w:rsid w:val="00597769"/>
    <w:rsid w:val="00597C7C"/>
    <w:rsid w:val="005A0020"/>
    <w:rsid w:val="005A1C4F"/>
    <w:rsid w:val="005A1D77"/>
    <w:rsid w:val="005A2DAF"/>
    <w:rsid w:val="005B2314"/>
    <w:rsid w:val="005B3D3C"/>
    <w:rsid w:val="005B6C8E"/>
    <w:rsid w:val="005C009F"/>
    <w:rsid w:val="005C2DF2"/>
    <w:rsid w:val="005C3F4F"/>
    <w:rsid w:val="005C53B9"/>
    <w:rsid w:val="005C6E90"/>
    <w:rsid w:val="005D6962"/>
    <w:rsid w:val="005E2509"/>
    <w:rsid w:val="005E7160"/>
    <w:rsid w:val="005F1B18"/>
    <w:rsid w:val="005F2962"/>
    <w:rsid w:val="005F35E3"/>
    <w:rsid w:val="005F5692"/>
    <w:rsid w:val="006000A3"/>
    <w:rsid w:val="006022EE"/>
    <w:rsid w:val="00611C37"/>
    <w:rsid w:val="00626319"/>
    <w:rsid w:val="006306CE"/>
    <w:rsid w:val="006313DC"/>
    <w:rsid w:val="0063149C"/>
    <w:rsid w:val="006314C5"/>
    <w:rsid w:val="00632A1B"/>
    <w:rsid w:val="0063374B"/>
    <w:rsid w:val="006355BD"/>
    <w:rsid w:val="006363DF"/>
    <w:rsid w:val="00640267"/>
    <w:rsid w:val="0064133A"/>
    <w:rsid w:val="00641388"/>
    <w:rsid w:val="00642A28"/>
    <w:rsid w:val="006430D8"/>
    <w:rsid w:val="0064434D"/>
    <w:rsid w:val="0064469F"/>
    <w:rsid w:val="00647AEF"/>
    <w:rsid w:val="00654656"/>
    <w:rsid w:val="006561EE"/>
    <w:rsid w:val="00664ECE"/>
    <w:rsid w:val="006673F4"/>
    <w:rsid w:val="006715CA"/>
    <w:rsid w:val="00674064"/>
    <w:rsid w:val="00675091"/>
    <w:rsid w:val="00675478"/>
    <w:rsid w:val="00675757"/>
    <w:rsid w:val="00680AD2"/>
    <w:rsid w:val="006837BC"/>
    <w:rsid w:val="00684943"/>
    <w:rsid w:val="00684BB5"/>
    <w:rsid w:val="00687B2D"/>
    <w:rsid w:val="006914DB"/>
    <w:rsid w:val="00691996"/>
    <w:rsid w:val="00691B9E"/>
    <w:rsid w:val="006924D3"/>
    <w:rsid w:val="006943E0"/>
    <w:rsid w:val="00695984"/>
    <w:rsid w:val="00695D45"/>
    <w:rsid w:val="006A2155"/>
    <w:rsid w:val="006A2EB8"/>
    <w:rsid w:val="006A4CAE"/>
    <w:rsid w:val="006A6F4E"/>
    <w:rsid w:val="006A6F52"/>
    <w:rsid w:val="006A74E5"/>
    <w:rsid w:val="006A7FE8"/>
    <w:rsid w:val="006B256E"/>
    <w:rsid w:val="006B500A"/>
    <w:rsid w:val="006B5373"/>
    <w:rsid w:val="006B5611"/>
    <w:rsid w:val="006D102C"/>
    <w:rsid w:val="006E1D42"/>
    <w:rsid w:val="006E251C"/>
    <w:rsid w:val="006E2B92"/>
    <w:rsid w:val="006E3D0D"/>
    <w:rsid w:val="006E4B09"/>
    <w:rsid w:val="006E5365"/>
    <w:rsid w:val="006E54D8"/>
    <w:rsid w:val="006E6C30"/>
    <w:rsid w:val="006F0290"/>
    <w:rsid w:val="006F0A84"/>
    <w:rsid w:val="006F1A21"/>
    <w:rsid w:val="006F3D82"/>
    <w:rsid w:val="006F53B4"/>
    <w:rsid w:val="006F5F49"/>
    <w:rsid w:val="006F79C3"/>
    <w:rsid w:val="00700D00"/>
    <w:rsid w:val="00706C4E"/>
    <w:rsid w:val="007115E1"/>
    <w:rsid w:val="007120C1"/>
    <w:rsid w:val="00715F57"/>
    <w:rsid w:val="00720ACF"/>
    <w:rsid w:val="0072161D"/>
    <w:rsid w:val="00722142"/>
    <w:rsid w:val="00723528"/>
    <w:rsid w:val="00723EA7"/>
    <w:rsid w:val="00724219"/>
    <w:rsid w:val="0072577F"/>
    <w:rsid w:val="00725D4B"/>
    <w:rsid w:val="00726F7B"/>
    <w:rsid w:val="0073158E"/>
    <w:rsid w:val="00732D88"/>
    <w:rsid w:val="00733AA0"/>
    <w:rsid w:val="00744328"/>
    <w:rsid w:val="00745825"/>
    <w:rsid w:val="00747AAA"/>
    <w:rsid w:val="007513AF"/>
    <w:rsid w:val="00754A7E"/>
    <w:rsid w:val="00763440"/>
    <w:rsid w:val="00765D8B"/>
    <w:rsid w:val="0076720A"/>
    <w:rsid w:val="00767996"/>
    <w:rsid w:val="00770BA7"/>
    <w:rsid w:val="00770F25"/>
    <w:rsid w:val="007712A6"/>
    <w:rsid w:val="00774E28"/>
    <w:rsid w:val="00775286"/>
    <w:rsid w:val="00776D71"/>
    <w:rsid w:val="00777812"/>
    <w:rsid w:val="0078397B"/>
    <w:rsid w:val="00787A53"/>
    <w:rsid w:val="007901B0"/>
    <w:rsid w:val="007906A0"/>
    <w:rsid w:val="00791292"/>
    <w:rsid w:val="007937B8"/>
    <w:rsid w:val="00793A9F"/>
    <w:rsid w:val="00793AB1"/>
    <w:rsid w:val="00793BD8"/>
    <w:rsid w:val="007965C0"/>
    <w:rsid w:val="00797663"/>
    <w:rsid w:val="007A2D2E"/>
    <w:rsid w:val="007A4D5E"/>
    <w:rsid w:val="007A6D0C"/>
    <w:rsid w:val="007A7238"/>
    <w:rsid w:val="007B0C3A"/>
    <w:rsid w:val="007B1F43"/>
    <w:rsid w:val="007B4E42"/>
    <w:rsid w:val="007C2E60"/>
    <w:rsid w:val="007C4A1F"/>
    <w:rsid w:val="007D4EE0"/>
    <w:rsid w:val="007D62A8"/>
    <w:rsid w:val="007D7E71"/>
    <w:rsid w:val="007E03A2"/>
    <w:rsid w:val="007E061A"/>
    <w:rsid w:val="007E68D7"/>
    <w:rsid w:val="007E6BB5"/>
    <w:rsid w:val="007F09AA"/>
    <w:rsid w:val="007F66FE"/>
    <w:rsid w:val="007F7BD0"/>
    <w:rsid w:val="008005FB"/>
    <w:rsid w:val="0080196C"/>
    <w:rsid w:val="008039FC"/>
    <w:rsid w:val="00806FD1"/>
    <w:rsid w:val="0081376E"/>
    <w:rsid w:val="00813E5E"/>
    <w:rsid w:val="008159CE"/>
    <w:rsid w:val="00817BB3"/>
    <w:rsid w:val="0082397F"/>
    <w:rsid w:val="00825744"/>
    <w:rsid w:val="00827AC0"/>
    <w:rsid w:val="00831129"/>
    <w:rsid w:val="00833CAF"/>
    <w:rsid w:val="00835E00"/>
    <w:rsid w:val="0083781E"/>
    <w:rsid w:val="0084204F"/>
    <w:rsid w:val="0084534E"/>
    <w:rsid w:val="008465DA"/>
    <w:rsid w:val="008502AC"/>
    <w:rsid w:val="00850F42"/>
    <w:rsid w:val="008549AF"/>
    <w:rsid w:val="00864586"/>
    <w:rsid w:val="008646AA"/>
    <w:rsid w:val="0086507B"/>
    <w:rsid w:val="00872056"/>
    <w:rsid w:val="00872819"/>
    <w:rsid w:val="00876CB1"/>
    <w:rsid w:val="00877C23"/>
    <w:rsid w:val="008809D9"/>
    <w:rsid w:val="0088253C"/>
    <w:rsid w:val="0088679E"/>
    <w:rsid w:val="00892904"/>
    <w:rsid w:val="008939E1"/>
    <w:rsid w:val="00894B0C"/>
    <w:rsid w:val="008A1B11"/>
    <w:rsid w:val="008A1F4A"/>
    <w:rsid w:val="008A2792"/>
    <w:rsid w:val="008A2A05"/>
    <w:rsid w:val="008A64A0"/>
    <w:rsid w:val="008B0245"/>
    <w:rsid w:val="008B1FA4"/>
    <w:rsid w:val="008B2CB2"/>
    <w:rsid w:val="008B3FC6"/>
    <w:rsid w:val="008B6D7A"/>
    <w:rsid w:val="008B7895"/>
    <w:rsid w:val="008C1867"/>
    <w:rsid w:val="008C2432"/>
    <w:rsid w:val="008C2DA2"/>
    <w:rsid w:val="008C2E95"/>
    <w:rsid w:val="008C3086"/>
    <w:rsid w:val="008C3882"/>
    <w:rsid w:val="008C38C5"/>
    <w:rsid w:val="008C3933"/>
    <w:rsid w:val="008C6678"/>
    <w:rsid w:val="008D3465"/>
    <w:rsid w:val="008D5118"/>
    <w:rsid w:val="008D766D"/>
    <w:rsid w:val="008E149A"/>
    <w:rsid w:val="008E1FEE"/>
    <w:rsid w:val="008E6E07"/>
    <w:rsid w:val="008F2F28"/>
    <w:rsid w:val="008F3D5D"/>
    <w:rsid w:val="008F5A9E"/>
    <w:rsid w:val="00901B7F"/>
    <w:rsid w:val="00906075"/>
    <w:rsid w:val="00906CE0"/>
    <w:rsid w:val="009137A2"/>
    <w:rsid w:val="00917950"/>
    <w:rsid w:val="00920AED"/>
    <w:rsid w:val="009252AA"/>
    <w:rsid w:val="00925828"/>
    <w:rsid w:val="00931589"/>
    <w:rsid w:val="0093240C"/>
    <w:rsid w:val="009325DA"/>
    <w:rsid w:val="00940DCF"/>
    <w:rsid w:val="009450FB"/>
    <w:rsid w:val="00946B6F"/>
    <w:rsid w:val="00953BA8"/>
    <w:rsid w:val="00960735"/>
    <w:rsid w:val="00960B2C"/>
    <w:rsid w:val="00961F7E"/>
    <w:rsid w:val="009620C5"/>
    <w:rsid w:val="00963C9D"/>
    <w:rsid w:val="00965BA9"/>
    <w:rsid w:val="009661E9"/>
    <w:rsid w:val="009739C3"/>
    <w:rsid w:val="009741D7"/>
    <w:rsid w:val="00977363"/>
    <w:rsid w:val="009827EE"/>
    <w:rsid w:val="0098310B"/>
    <w:rsid w:val="009850C9"/>
    <w:rsid w:val="00985325"/>
    <w:rsid w:val="00986CA2"/>
    <w:rsid w:val="00987A06"/>
    <w:rsid w:val="00993A2C"/>
    <w:rsid w:val="00995BB6"/>
    <w:rsid w:val="0099640F"/>
    <w:rsid w:val="00996A13"/>
    <w:rsid w:val="0099716A"/>
    <w:rsid w:val="00997228"/>
    <w:rsid w:val="009A1291"/>
    <w:rsid w:val="009A3EC4"/>
    <w:rsid w:val="009A7964"/>
    <w:rsid w:val="009B2A63"/>
    <w:rsid w:val="009B7DA5"/>
    <w:rsid w:val="009C18A4"/>
    <w:rsid w:val="009C56A8"/>
    <w:rsid w:val="009D006B"/>
    <w:rsid w:val="009D49BB"/>
    <w:rsid w:val="009D5490"/>
    <w:rsid w:val="009D7C82"/>
    <w:rsid w:val="009E0435"/>
    <w:rsid w:val="009E2D26"/>
    <w:rsid w:val="009E7252"/>
    <w:rsid w:val="009E7F70"/>
    <w:rsid w:val="009F1655"/>
    <w:rsid w:val="009F1C81"/>
    <w:rsid w:val="009F2860"/>
    <w:rsid w:val="009F343A"/>
    <w:rsid w:val="00A00D2D"/>
    <w:rsid w:val="00A02B95"/>
    <w:rsid w:val="00A0520E"/>
    <w:rsid w:val="00A054D8"/>
    <w:rsid w:val="00A0555F"/>
    <w:rsid w:val="00A05809"/>
    <w:rsid w:val="00A058FF"/>
    <w:rsid w:val="00A10CBC"/>
    <w:rsid w:val="00A145F5"/>
    <w:rsid w:val="00A25E81"/>
    <w:rsid w:val="00A27CCD"/>
    <w:rsid w:val="00A369F1"/>
    <w:rsid w:val="00A476D2"/>
    <w:rsid w:val="00A47C1C"/>
    <w:rsid w:val="00A533CF"/>
    <w:rsid w:val="00A65D1A"/>
    <w:rsid w:val="00A71E56"/>
    <w:rsid w:val="00A7544C"/>
    <w:rsid w:val="00A8070D"/>
    <w:rsid w:val="00A8263F"/>
    <w:rsid w:val="00A8573D"/>
    <w:rsid w:val="00A87D44"/>
    <w:rsid w:val="00A92FD7"/>
    <w:rsid w:val="00A942BF"/>
    <w:rsid w:val="00A9717A"/>
    <w:rsid w:val="00A97BDA"/>
    <w:rsid w:val="00AA0478"/>
    <w:rsid w:val="00AA2109"/>
    <w:rsid w:val="00AA50A1"/>
    <w:rsid w:val="00AA60DC"/>
    <w:rsid w:val="00AB013D"/>
    <w:rsid w:val="00AB037B"/>
    <w:rsid w:val="00AB1D43"/>
    <w:rsid w:val="00AB2677"/>
    <w:rsid w:val="00AB535B"/>
    <w:rsid w:val="00AC05B1"/>
    <w:rsid w:val="00AC1A9D"/>
    <w:rsid w:val="00AC73C7"/>
    <w:rsid w:val="00AD1566"/>
    <w:rsid w:val="00AD52EA"/>
    <w:rsid w:val="00AD7391"/>
    <w:rsid w:val="00AE1C6D"/>
    <w:rsid w:val="00AE1D2A"/>
    <w:rsid w:val="00AE2FDE"/>
    <w:rsid w:val="00AE3B30"/>
    <w:rsid w:val="00AE6A07"/>
    <w:rsid w:val="00AE74F8"/>
    <w:rsid w:val="00AE77EA"/>
    <w:rsid w:val="00AF4895"/>
    <w:rsid w:val="00AF5E3A"/>
    <w:rsid w:val="00B003C7"/>
    <w:rsid w:val="00B0229A"/>
    <w:rsid w:val="00B032F0"/>
    <w:rsid w:val="00B05337"/>
    <w:rsid w:val="00B10039"/>
    <w:rsid w:val="00B1199F"/>
    <w:rsid w:val="00B123E4"/>
    <w:rsid w:val="00B13B4A"/>
    <w:rsid w:val="00B15770"/>
    <w:rsid w:val="00B15CD9"/>
    <w:rsid w:val="00B1792B"/>
    <w:rsid w:val="00B20879"/>
    <w:rsid w:val="00B23244"/>
    <w:rsid w:val="00B239CD"/>
    <w:rsid w:val="00B2540E"/>
    <w:rsid w:val="00B31165"/>
    <w:rsid w:val="00B41BF9"/>
    <w:rsid w:val="00B42566"/>
    <w:rsid w:val="00B54F30"/>
    <w:rsid w:val="00B54FB8"/>
    <w:rsid w:val="00B572CA"/>
    <w:rsid w:val="00B629B4"/>
    <w:rsid w:val="00B62F8A"/>
    <w:rsid w:val="00B66C67"/>
    <w:rsid w:val="00B72D6D"/>
    <w:rsid w:val="00B750F1"/>
    <w:rsid w:val="00B75CEC"/>
    <w:rsid w:val="00B76F0C"/>
    <w:rsid w:val="00B774F5"/>
    <w:rsid w:val="00B80507"/>
    <w:rsid w:val="00B83174"/>
    <w:rsid w:val="00B839B8"/>
    <w:rsid w:val="00B850F4"/>
    <w:rsid w:val="00B87DC2"/>
    <w:rsid w:val="00B9091C"/>
    <w:rsid w:val="00B943F6"/>
    <w:rsid w:val="00B977B0"/>
    <w:rsid w:val="00BA0945"/>
    <w:rsid w:val="00BA1C2C"/>
    <w:rsid w:val="00BA204E"/>
    <w:rsid w:val="00BA4E20"/>
    <w:rsid w:val="00BA5658"/>
    <w:rsid w:val="00BB15FC"/>
    <w:rsid w:val="00BB2DAE"/>
    <w:rsid w:val="00BB47E7"/>
    <w:rsid w:val="00BB4DE1"/>
    <w:rsid w:val="00BC1085"/>
    <w:rsid w:val="00BC32A4"/>
    <w:rsid w:val="00BC3435"/>
    <w:rsid w:val="00BC5DF8"/>
    <w:rsid w:val="00BC6279"/>
    <w:rsid w:val="00BD05F7"/>
    <w:rsid w:val="00BD0B4B"/>
    <w:rsid w:val="00BD33B2"/>
    <w:rsid w:val="00BE707C"/>
    <w:rsid w:val="00BE7EE3"/>
    <w:rsid w:val="00BF12F9"/>
    <w:rsid w:val="00BF17F2"/>
    <w:rsid w:val="00BF5C63"/>
    <w:rsid w:val="00BF6C2D"/>
    <w:rsid w:val="00C01199"/>
    <w:rsid w:val="00C02FE4"/>
    <w:rsid w:val="00C05292"/>
    <w:rsid w:val="00C12C7C"/>
    <w:rsid w:val="00C13A1D"/>
    <w:rsid w:val="00C17389"/>
    <w:rsid w:val="00C20198"/>
    <w:rsid w:val="00C20897"/>
    <w:rsid w:val="00C21466"/>
    <w:rsid w:val="00C220A1"/>
    <w:rsid w:val="00C24743"/>
    <w:rsid w:val="00C2648D"/>
    <w:rsid w:val="00C27DA6"/>
    <w:rsid w:val="00C3242E"/>
    <w:rsid w:val="00C326A9"/>
    <w:rsid w:val="00C330A6"/>
    <w:rsid w:val="00C34F6A"/>
    <w:rsid w:val="00C356A0"/>
    <w:rsid w:val="00C36BD0"/>
    <w:rsid w:val="00C37CB6"/>
    <w:rsid w:val="00C44AAB"/>
    <w:rsid w:val="00C44C9A"/>
    <w:rsid w:val="00C455AB"/>
    <w:rsid w:val="00C605FF"/>
    <w:rsid w:val="00C65BCB"/>
    <w:rsid w:val="00C66F37"/>
    <w:rsid w:val="00C719BD"/>
    <w:rsid w:val="00C73F58"/>
    <w:rsid w:val="00C74BB6"/>
    <w:rsid w:val="00C76F09"/>
    <w:rsid w:val="00C85575"/>
    <w:rsid w:val="00C90C72"/>
    <w:rsid w:val="00C91C33"/>
    <w:rsid w:val="00C926B8"/>
    <w:rsid w:val="00C9325B"/>
    <w:rsid w:val="00C93B50"/>
    <w:rsid w:val="00C968CD"/>
    <w:rsid w:val="00CA1A96"/>
    <w:rsid w:val="00CA1F0D"/>
    <w:rsid w:val="00CA5058"/>
    <w:rsid w:val="00CA5E6E"/>
    <w:rsid w:val="00CA7A5B"/>
    <w:rsid w:val="00CB071A"/>
    <w:rsid w:val="00CB1BF6"/>
    <w:rsid w:val="00CB4AE8"/>
    <w:rsid w:val="00CB51D0"/>
    <w:rsid w:val="00CC0284"/>
    <w:rsid w:val="00CC0EFB"/>
    <w:rsid w:val="00CC3E1A"/>
    <w:rsid w:val="00CC51DD"/>
    <w:rsid w:val="00CC6175"/>
    <w:rsid w:val="00CD7298"/>
    <w:rsid w:val="00CE0770"/>
    <w:rsid w:val="00CE0792"/>
    <w:rsid w:val="00CE0F34"/>
    <w:rsid w:val="00CE357D"/>
    <w:rsid w:val="00CE3C2A"/>
    <w:rsid w:val="00CE580C"/>
    <w:rsid w:val="00CE6750"/>
    <w:rsid w:val="00D00BE2"/>
    <w:rsid w:val="00D0216B"/>
    <w:rsid w:val="00D06D8D"/>
    <w:rsid w:val="00D07183"/>
    <w:rsid w:val="00D11627"/>
    <w:rsid w:val="00D13736"/>
    <w:rsid w:val="00D1377C"/>
    <w:rsid w:val="00D13A75"/>
    <w:rsid w:val="00D14081"/>
    <w:rsid w:val="00D141E3"/>
    <w:rsid w:val="00D14473"/>
    <w:rsid w:val="00D16320"/>
    <w:rsid w:val="00D16342"/>
    <w:rsid w:val="00D22336"/>
    <w:rsid w:val="00D22AFF"/>
    <w:rsid w:val="00D31119"/>
    <w:rsid w:val="00D31EF5"/>
    <w:rsid w:val="00D34A9F"/>
    <w:rsid w:val="00D3768F"/>
    <w:rsid w:val="00D418DB"/>
    <w:rsid w:val="00D42A16"/>
    <w:rsid w:val="00D45407"/>
    <w:rsid w:val="00D45D95"/>
    <w:rsid w:val="00D460A8"/>
    <w:rsid w:val="00D5154A"/>
    <w:rsid w:val="00D51FB9"/>
    <w:rsid w:val="00D562C5"/>
    <w:rsid w:val="00D608F2"/>
    <w:rsid w:val="00D636ED"/>
    <w:rsid w:val="00D648AA"/>
    <w:rsid w:val="00D65A91"/>
    <w:rsid w:val="00D67BE2"/>
    <w:rsid w:val="00D711A8"/>
    <w:rsid w:val="00D75137"/>
    <w:rsid w:val="00D751E4"/>
    <w:rsid w:val="00D82C38"/>
    <w:rsid w:val="00D84A2B"/>
    <w:rsid w:val="00D93D3B"/>
    <w:rsid w:val="00DA10B7"/>
    <w:rsid w:val="00DA1781"/>
    <w:rsid w:val="00DA2E2B"/>
    <w:rsid w:val="00DA4599"/>
    <w:rsid w:val="00DA716B"/>
    <w:rsid w:val="00DB40B9"/>
    <w:rsid w:val="00DB5937"/>
    <w:rsid w:val="00DB67E1"/>
    <w:rsid w:val="00DC3CCC"/>
    <w:rsid w:val="00DC57DB"/>
    <w:rsid w:val="00DC59D2"/>
    <w:rsid w:val="00DC6552"/>
    <w:rsid w:val="00DD0672"/>
    <w:rsid w:val="00DD28CE"/>
    <w:rsid w:val="00DD6327"/>
    <w:rsid w:val="00DE0649"/>
    <w:rsid w:val="00DE0D7B"/>
    <w:rsid w:val="00DE3288"/>
    <w:rsid w:val="00DE362F"/>
    <w:rsid w:val="00DE38C3"/>
    <w:rsid w:val="00DE4264"/>
    <w:rsid w:val="00DE42D3"/>
    <w:rsid w:val="00DE711F"/>
    <w:rsid w:val="00DF16EC"/>
    <w:rsid w:val="00DF36CE"/>
    <w:rsid w:val="00DF67FC"/>
    <w:rsid w:val="00E0117A"/>
    <w:rsid w:val="00E01319"/>
    <w:rsid w:val="00E050E8"/>
    <w:rsid w:val="00E11F5F"/>
    <w:rsid w:val="00E120A9"/>
    <w:rsid w:val="00E12DB9"/>
    <w:rsid w:val="00E15FA4"/>
    <w:rsid w:val="00E172D6"/>
    <w:rsid w:val="00E17BA2"/>
    <w:rsid w:val="00E212BE"/>
    <w:rsid w:val="00E21508"/>
    <w:rsid w:val="00E264F4"/>
    <w:rsid w:val="00E26E29"/>
    <w:rsid w:val="00E278BE"/>
    <w:rsid w:val="00E3056E"/>
    <w:rsid w:val="00E3265B"/>
    <w:rsid w:val="00E3571B"/>
    <w:rsid w:val="00E4232E"/>
    <w:rsid w:val="00E44B2F"/>
    <w:rsid w:val="00E47587"/>
    <w:rsid w:val="00E54CEA"/>
    <w:rsid w:val="00E54F41"/>
    <w:rsid w:val="00E61502"/>
    <w:rsid w:val="00E61E2D"/>
    <w:rsid w:val="00E62658"/>
    <w:rsid w:val="00E62F87"/>
    <w:rsid w:val="00E6420F"/>
    <w:rsid w:val="00E67524"/>
    <w:rsid w:val="00E67AB4"/>
    <w:rsid w:val="00E720BC"/>
    <w:rsid w:val="00E7425D"/>
    <w:rsid w:val="00E749C5"/>
    <w:rsid w:val="00E824D8"/>
    <w:rsid w:val="00E8633A"/>
    <w:rsid w:val="00E90691"/>
    <w:rsid w:val="00E90E70"/>
    <w:rsid w:val="00E93F24"/>
    <w:rsid w:val="00E949F9"/>
    <w:rsid w:val="00E95BB8"/>
    <w:rsid w:val="00E95F14"/>
    <w:rsid w:val="00E96FAA"/>
    <w:rsid w:val="00E97F1C"/>
    <w:rsid w:val="00EA0524"/>
    <w:rsid w:val="00EA105D"/>
    <w:rsid w:val="00EA4BD8"/>
    <w:rsid w:val="00EA72BE"/>
    <w:rsid w:val="00EB1590"/>
    <w:rsid w:val="00EB1D62"/>
    <w:rsid w:val="00EB6BC8"/>
    <w:rsid w:val="00EC0E86"/>
    <w:rsid w:val="00EC2FF3"/>
    <w:rsid w:val="00EC3AF7"/>
    <w:rsid w:val="00EC520D"/>
    <w:rsid w:val="00EC7598"/>
    <w:rsid w:val="00EC79FF"/>
    <w:rsid w:val="00ED0DE3"/>
    <w:rsid w:val="00ED1E81"/>
    <w:rsid w:val="00ED22C1"/>
    <w:rsid w:val="00ED6E8D"/>
    <w:rsid w:val="00EE6D8A"/>
    <w:rsid w:val="00EE7DC4"/>
    <w:rsid w:val="00EF0787"/>
    <w:rsid w:val="00EF178E"/>
    <w:rsid w:val="00EF1E8C"/>
    <w:rsid w:val="00EF554F"/>
    <w:rsid w:val="00EF7D75"/>
    <w:rsid w:val="00F00EE5"/>
    <w:rsid w:val="00F01755"/>
    <w:rsid w:val="00F03061"/>
    <w:rsid w:val="00F032D8"/>
    <w:rsid w:val="00F0546E"/>
    <w:rsid w:val="00F10FFD"/>
    <w:rsid w:val="00F1461D"/>
    <w:rsid w:val="00F15A76"/>
    <w:rsid w:val="00F20F00"/>
    <w:rsid w:val="00F20FC3"/>
    <w:rsid w:val="00F227EE"/>
    <w:rsid w:val="00F230AC"/>
    <w:rsid w:val="00F23690"/>
    <w:rsid w:val="00F25EE4"/>
    <w:rsid w:val="00F2639C"/>
    <w:rsid w:val="00F30B76"/>
    <w:rsid w:val="00F30CE2"/>
    <w:rsid w:val="00F31031"/>
    <w:rsid w:val="00F319AD"/>
    <w:rsid w:val="00F32065"/>
    <w:rsid w:val="00F3302D"/>
    <w:rsid w:val="00F37641"/>
    <w:rsid w:val="00F37B8A"/>
    <w:rsid w:val="00F41CF3"/>
    <w:rsid w:val="00F44A71"/>
    <w:rsid w:val="00F47A5E"/>
    <w:rsid w:val="00F50507"/>
    <w:rsid w:val="00F551E7"/>
    <w:rsid w:val="00F57AAB"/>
    <w:rsid w:val="00F57EFD"/>
    <w:rsid w:val="00F61E65"/>
    <w:rsid w:val="00F61E87"/>
    <w:rsid w:val="00F62EBE"/>
    <w:rsid w:val="00F704C7"/>
    <w:rsid w:val="00F73734"/>
    <w:rsid w:val="00F74145"/>
    <w:rsid w:val="00F74FC9"/>
    <w:rsid w:val="00F75B4D"/>
    <w:rsid w:val="00F76E0A"/>
    <w:rsid w:val="00F77F71"/>
    <w:rsid w:val="00F82846"/>
    <w:rsid w:val="00F85881"/>
    <w:rsid w:val="00F86577"/>
    <w:rsid w:val="00F871FA"/>
    <w:rsid w:val="00F87F70"/>
    <w:rsid w:val="00F91717"/>
    <w:rsid w:val="00F9198C"/>
    <w:rsid w:val="00F92578"/>
    <w:rsid w:val="00F92923"/>
    <w:rsid w:val="00F94480"/>
    <w:rsid w:val="00F95F89"/>
    <w:rsid w:val="00FA1148"/>
    <w:rsid w:val="00FA1C01"/>
    <w:rsid w:val="00FA2877"/>
    <w:rsid w:val="00FA5501"/>
    <w:rsid w:val="00FA66C8"/>
    <w:rsid w:val="00FB1E20"/>
    <w:rsid w:val="00FB2FE9"/>
    <w:rsid w:val="00FB516A"/>
    <w:rsid w:val="00FC1BA4"/>
    <w:rsid w:val="00FC67CF"/>
    <w:rsid w:val="00FC6E28"/>
    <w:rsid w:val="00FD098D"/>
    <w:rsid w:val="00FD1300"/>
    <w:rsid w:val="00FD1A72"/>
    <w:rsid w:val="00FD287B"/>
    <w:rsid w:val="00FD3C83"/>
    <w:rsid w:val="00FD40D8"/>
    <w:rsid w:val="00FD473C"/>
    <w:rsid w:val="00FD70B2"/>
    <w:rsid w:val="00FE066C"/>
    <w:rsid w:val="00FE0746"/>
    <w:rsid w:val="00FE2792"/>
    <w:rsid w:val="00FE2B4E"/>
    <w:rsid w:val="00FE3A93"/>
    <w:rsid w:val="00FE5E12"/>
    <w:rsid w:val="00FF1E67"/>
    <w:rsid w:val="00FF312C"/>
    <w:rsid w:val="00FF34E6"/>
    <w:rsid w:val="00FF4EE5"/>
    <w:rsid w:val="00FF5D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4B04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E42D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E42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グリッド (表) 1 淡色1"/>
    <w:basedOn w:val="a1"/>
    <w:uiPriority w:val="46"/>
    <w:rsid w:val="006F0A8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a"/>
    <w:link w:val="EndNoteBibliographyTitle0"/>
    <w:rsid w:val="00872056"/>
    <w:pPr>
      <w:jc w:val="center"/>
    </w:pPr>
    <w:rPr>
      <w:rFonts w:ascii="Calibri" w:eastAsia="游明朝" w:hAnsi="Calibri" w:cs="Calibri"/>
      <w:noProof/>
      <w:sz w:val="24"/>
    </w:rPr>
  </w:style>
  <w:style w:type="character" w:customStyle="1" w:styleId="EndNoteBibliographyTitle0">
    <w:name w:val="EndNote Bibliography Title (文字)"/>
    <w:basedOn w:val="a0"/>
    <w:link w:val="EndNoteBibliographyTitle"/>
    <w:rsid w:val="00872056"/>
    <w:rPr>
      <w:rFonts w:ascii="Calibri" w:eastAsia="游明朝" w:hAnsi="Calibri" w:cs="Calibri"/>
      <w:noProof/>
      <w:sz w:val="24"/>
    </w:rPr>
  </w:style>
  <w:style w:type="paragraph" w:customStyle="1" w:styleId="EndNoteBibliography">
    <w:name w:val="EndNote Bibliography"/>
    <w:basedOn w:val="a"/>
    <w:link w:val="EndNoteBibliography0"/>
    <w:rsid w:val="00872056"/>
    <w:rPr>
      <w:rFonts w:ascii="Calibri" w:eastAsia="游明朝" w:hAnsi="Calibri" w:cs="Calibri"/>
      <w:noProof/>
      <w:sz w:val="24"/>
    </w:rPr>
  </w:style>
  <w:style w:type="character" w:customStyle="1" w:styleId="EndNoteBibliography0">
    <w:name w:val="EndNote Bibliography (文字)"/>
    <w:basedOn w:val="a0"/>
    <w:link w:val="EndNoteBibliography"/>
    <w:rsid w:val="00872056"/>
    <w:rPr>
      <w:rFonts w:ascii="Calibri" w:eastAsia="游明朝" w:hAnsi="Calibri" w:cs="Calibri"/>
      <w:noProof/>
      <w:sz w:val="24"/>
    </w:rPr>
  </w:style>
  <w:style w:type="paragraph" w:styleId="a4">
    <w:name w:val="header"/>
    <w:basedOn w:val="a"/>
    <w:link w:val="a5"/>
    <w:uiPriority w:val="99"/>
    <w:unhideWhenUsed/>
    <w:rsid w:val="0063374B"/>
    <w:pPr>
      <w:tabs>
        <w:tab w:val="center" w:pos="4252"/>
        <w:tab w:val="right" w:pos="8504"/>
      </w:tabs>
      <w:snapToGrid w:val="0"/>
    </w:pPr>
  </w:style>
  <w:style w:type="character" w:customStyle="1" w:styleId="a5">
    <w:name w:val="ヘッダー (文字)"/>
    <w:basedOn w:val="a0"/>
    <w:link w:val="a4"/>
    <w:uiPriority w:val="99"/>
    <w:rsid w:val="0063374B"/>
  </w:style>
  <w:style w:type="paragraph" w:styleId="a6">
    <w:name w:val="footer"/>
    <w:basedOn w:val="a"/>
    <w:link w:val="a7"/>
    <w:uiPriority w:val="99"/>
    <w:unhideWhenUsed/>
    <w:rsid w:val="0063374B"/>
    <w:pPr>
      <w:tabs>
        <w:tab w:val="center" w:pos="4252"/>
        <w:tab w:val="right" w:pos="8504"/>
      </w:tabs>
      <w:snapToGrid w:val="0"/>
    </w:pPr>
  </w:style>
  <w:style w:type="character" w:customStyle="1" w:styleId="a7">
    <w:name w:val="フッター (文字)"/>
    <w:basedOn w:val="a0"/>
    <w:link w:val="a6"/>
    <w:uiPriority w:val="99"/>
    <w:rsid w:val="0063374B"/>
  </w:style>
  <w:style w:type="paragraph" w:styleId="a8">
    <w:name w:val="Balloon Text"/>
    <w:basedOn w:val="a"/>
    <w:link w:val="a9"/>
    <w:uiPriority w:val="99"/>
    <w:semiHidden/>
    <w:unhideWhenUsed/>
    <w:rsid w:val="009620C5"/>
    <w:rPr>
      <w:rFonts w:ascii="ヒラギノ角ゴ ProN W3" w:eastAsia="ヒラギノ角ゴ ProN W3"/>
      <w:sz w:val="18"/>
      <w:szCs w:val="18"/>
    </w:rPr>
  </w:style>
  <w:style w:type="character" w:customStyle="1" w:styleId="a9">
    <w:name w:val="吹き出し (文字)"/>
    <w:basedOn w:val="a0"/>
    <w:link w:val="a8"/>
    <w:uiPriority w:val="99"/>
    <w:semiHidden/>
    <w:rsid w:val="009620C5"/>
    <w:rPr>
      <w:rFonts w:ascii="ヒラギノ角ゴ ProN W3" w:eastAsia="ヒラギノ角ゴ ProN W3"/>
      <w:sz w:val="18"/>
      <w:szCs w:val="18"/>
    </w:rPr>
  </w:style>
  <w:style w:type="character" w:styleId="aa">
    <w:name w:val="annotation reference"/>
    <w:basedOn w:val="a0"/>
    <w:uiPriority w:val="99"/>
    <w:semiHidden/>
    <w:unhideWhenUsed/>
    <w:rsid w:val="0046266C"/>
    <w:rPr>
      <w:sz w:val="18"/>
      <w:szCs w:val="18"/>
    </w:rPr>
  </w:style>
  <w:style w:type="paragraph" w:styleId="ab">
    <w:name w:val="annotation text"/>
    <w:basedOn w:val="a"/>
    <w:link w:val="ac"/>
    <w:uiPriority w:val="99"/>
    <w:semiHidden/>
    <w:unhideWhenUsed/>
    <w:rsid w:val="0046266C"/>
    <w:pPr>
      <w:jc w:val="left"/>
    </w:pPr>
  </w:style>
  <w:style w:type="character" w:customStyle="1" w:styleId="ac">
    <w:name w:val="コメント文字列 (文字)"/>
    <w:basedOn w:val="a0"/>
    <w:link w:val="ab"/>
    <w:uiPriority w:val="99"/>
    <w:semiHidden/>
    <w:rsid w:val="0046266C"/>
  </w:style>
  <w:style w:type="paragraph" w:styleId="ad">
    <w:name w:val="annotation subject"/>
    <w:basedOn w:val="ab"/>
    <w:next w:val="ab"/>
    <w:link w:val="ae"/>
    <w:uiPriority w:val="99"/>
    <w:semiHidden/>
    <w:unhideWhenUsed/>
    <w:rsid w:val="0046266C"/>
    <w:rPr>
      <w:b/>
      <w:bCs/>
    </w:rPr>
  </w:style>
  <w:style w:type="character" w:customStyle="1" w:styleId="ae">
    <w:name w:val="コメント内容 (文字)"/>
    <w:basedOn w:val="ac"/>
    <w:link w:val="ad"/>
    <w:uiPriority w:val="99"/>
    <w:semiHidden/>
    <w:rsid w:val="0046266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669</Words>
  <Characters>9514</Characters>
  <Application>Microsoft Office Word</Application>
  <DocSecurity>0</DocSecurity>
  <Lines>79</Lines>
  <Paragraphs>2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LinksUpToDate>false</LinksUpToDate>
  <CharactersWithSpaces>1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0-31T09:49:00Z</dcterms:created>
  <dcterms:modified xsi:type="dcterms:W3CDTF">2018-12-18T14:58:00Z</dcterms:modified>
</cp:coreProperties>
</file>